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1B3F04" w14:textId="3677FADB" w:rsidR="00172973" w:rsidRDefault="00B950BB">
      <w:r>
        <w:t>Literatu</w:t>
      </w:r>
      <w:r w:rsidR="00A8258B">
        <w:t>r</w:t>
      </w:r>
      <w:r>
        <w:t>e review</w:t>
      </w:r>
    </w:p>
    <w:tbl>
      <w:tblPr>
        <w:tblStyle w:val="TableGrid"/>
        <w:tblW w:w="16018" w:type="dxa"/>
        <w:tblInd w:w="-731" w:type="dxa"/>
        <w:tblLayout w:type="fixed"/>
        <w:tblLook w:val="04A0" w:firstRow="1" w:lastRow="0" w:firstColumn="1" w:lastColumn="0" w:noHBand="0" w:noVBand="1"/>
      </w:tblPr>
      <w:tblGrid>
        <w:gridCol w:w="846"/>
        <w:gridCol w:w="1564"/>
        <w:gridCol w:w="3544"/>
        <w:gridCol w:w="1985"/>
        <w:gridCol w:w="2155"/>
        <w:gridCol w:w="3328"/>
        <w:gridCol w:w="2596"/>
      </w:tblGrid>
      <w:tr w:rsidR="00C60CCD" w14:paraId="65E95E38" w14:textId="25557FDC" w:rsidTr="00B63C26">
        <w:trPr>
          <w:trHeight w:val="336"/>
        </w:trPr>
        <w:tc>
          <w:tcPr>
            <w:tcW w:w="846" w:type="dxa"/>
          </w:tcPr>
          <w:p w14:paraId="784E1330" w14:textId="6D98DC93" w:rsidR="00C60CCD" w:rsidRDefault="00C60CCD">
            <w:r>
              <w:t>Paper</w:t>
            </w:r>
          </w:p>
        </w:tc>
        <w:tc>
          <w:tcPr>
            <w:tcW w:w="1564" w:type="dxa"/>
          </w:tcPr>
          <w:p w14:paraId="664307B4" w14:textId="210E337B" w:rsidR="00C60CCD" w:rsidRDefault="00C60CCD">
            <w:r>
              <w:t>objective</w:t>
            </w:r>
          </w:p>
        </w:tc>
        <w:tc>
          <w:tcPr>
            <w:tcW w:w="3544" w:type="dxa"/>
          </w:tcPr>
          <w:p w14:paraId="348B7A8E" w14:textId="2A592900" w:rsidR="00C60CCD" w:rsidRDefault="00C60CCD">
            <w:r>
              <w:t>Method</w:t>
            </w:r>
          </w:p>
        </w:tc>
        <w:tc>
          <w:tcPr>
            <w:tcW w:w="1985" w:type="dxa"/>
          </w:tcPr>
          <w:p w14:paraId="2EAE791E" w14:textId="25D5EDB9" w:rsidR="00C60CCD" w:rsidRDefault="00C60CCD">
            <w:r>
              <w:t>Results</w:t>
            </w:r>
          </w:p>
        </w:tc>
        <w:tc>
          <w:tcPr>
            <w:tcW w:w="2155" w:type="dxa"/>
          </w:tcPr>
          <w:p w14:paraId="4B341B89" w14:textId="1BFC073D" w:rsidR="00C60CCD" w:rsidRDefault="00C60CCD">
            <w:r>
              <w:t>Advantage</w:t>
            </w:r>
          </w:p>
        </w:tc>
        <w:tc>
          <w:tcPr>
            <w:tcW w:w="3328" w:type="dxa"/>
          </w:tcPr>
          <w:p w14:paraId="683E475C" w14:textId="0762886E" w:rsidR="00C60CCD" w:rsidRDefault="00C60CCD">
            <w:r>
              <w:t>Disadvantage</w:t>
            </w:r>
          </w:p>
        </w:tc>
        <w:tc>
          <w:tcPr>
            <w:tcW w:w="2596" w:type="dxa"/>
          </w:tcPr>
          <w:p w14:paraId="5C16EA92" w14:textId="7F1E04F2" w:rsidR="00C60CCD" w:rsidRDefault="004957AC">
            <w:r>
              <w:t>Different from our study</w:t>
            </w:r>
          </w:p>
        </w:tc>
      </w:tr>
      <w:tr w:rsidR="00C60CCD" w:rsidRPr="00B20305" w14:paraId="49AE5043" w14:textId="73B9443B" w:rsidTr="00B63C26">
        <w:trPr>
          <w:trHeight w:val="336"/>
        </w:trPr>
        <w:tc>
          <w:tcPr>
            <w:tcW w:w="846" w:type="dxa"/>
          </w:tcPr>
          <w:p w14:paraId="0044A1CD" w14:textId="77777777" w:rsidR="00C60CCD" w:rsidRDefault="00C60CCD">
            <w:r>
              <w:fldChar w:fldCharType="begin">
                <w:fldData xml:space="preserve">PEVuZE5vdGU+PENpdGU+PEF1dGhvcj5Cb2RkeTwvQXV0aG9yPjxZZWFyPjIwMTk8L1llYXI+PFJl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==
</w:fldData>
              </w:fldChar>
            </w:r>
            <w:r>
              <w:instrText xml:space="preserve"> ADDIN EN.CITE </w:instrText>
            </w:r>
            <w:r>
              <w:fldChar w:fldCharType="begin">
                <w:fldData xml:space="preserve">PEVuZE5vdGU+PENpdGU+PEF1dGhvcj5Cb2RkeTwvQXV0aG9yPjxZZWFyPjIwMTk8L1llYXI+PFJl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==
</w:fldData>
              </w:fldChar>
            </w:r>
            <w:r>
              <w:instrText xml:space="preserve"> ADDIN EN.CITE.DATA </w:instrText>
            </w:r>
            <w:r>
              <w:fldChar w:fldCharType="end"/>
            </w:r>
            <w:r>
              <w:fldChar w:fldCharType="separate"/>
            </w:r>
            <w:r>
              <w:rPr>
                <w:noProof/>
              </w:rPr>
              <w:t>[1]</w:t>
            </w:r>
            <w:r>
              <w:fldChar w:fldCharType="end"/>
            </w:r>
          </w:p>
          <w:p w14:paraId="6D8CAD72" w14:textId="77777777" w:rsidR="00C60CCD" w:rsidRDefault="00C60CCD"/>
          <w:p w14:paraId="44D072DE" w14:textId="63FFF5FC" w:rsidR="00C60CCD" w:rsidRDefault="00C60CCD"/>
        </w:tc>
        <w:tc>
          <w:tcPr>
            <w:tcW w:w="1564" w:type="dxa"/>
          </w:tcPr>
          <w:p w14:paraId="0BD39767" w14:textId="09C519E5" w:rsidR="00C60CCD" w:rsidRPr="00DD66B8" w:rsidRDefault="00C60CCD">
            <w:pPr>
              <w:rPr>
                <w:lang w:val="en-US"/>
              </w:rPr>
            </w:pPr>
            <w:r>
              <w:rPr>
                <w:rFonts w:ascii="TimesLTStd-Roman" w:hAnsi="TimesLTStd-Roman" w:cs="TimesLTStd-Roman"/>
                <w:sz w:val="20"/>
                <w:szCs w:val="20"/>
                <w:lang w:val="en-US"/>
              </w:rPr>
              <w:t>the safeguarding of electronic patient record (EPR) systems in particular</w:t>
            </w:r>
          </w:p>
        </w:tc>
        <w:tc>
          <w:tcPr>
            <w:tcW w:w="3544" w:type="dxa"/>
          </w:tcPr>
          <w:p w14:paraId="314EB44B" w14:textId="77777777" w:rsidR="00C60CCD" w:rsidRDefault="00C60CCD" w:rsidP="00DD66B8">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presents a system that employs</w:t>
            </w:r>
          </w:p>
          <w:p w14:paraId="3A572989" w14:textId="79226D8B" w:rsidR="00C60CCD" w:rsidRDefault="00C60CCD" w:rsidP="00DD66B8">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a density-based local outlier detection model. Patterns in EPR data are extracted to profile user behavior and device interactions</w:t>
            </w:r>
          </w:p>
          <w:p w14:paraId="1845C470" w14:textId="77777777" w:rsidR="00C60CCD" w:rsidRDefault="00C60CCD" w:rsidP="00DD66B8">
            <w:pPr>
              <w:rPr>
                <w:rFonts w:ascii="TimesLTStd-Roman" w:hAnsi="TimesLTStd-Roman" w:cs="TimesLTStd-Roman"/>
                <w:sz w:val="20"/>
                <w:szCs w:val="20"/>
                <w:lang w:val="en-US"/>
              </w:rPr>
            </w:pPr>
            <w:r>
              <w:rPr>
                <w:rFonts w:ascii="TimesLTStd-Roman" w:hAnsi="TimesLTStd-Roman" w:cs="TimesLTStd-Roman"/>
                <w:sz w:val="20"/>
                <w:szCs w:val="20"/>
                <w:lang w:val="en-US"/>
              </w:rPr>
              <w:t>in order to detect and visualize anomalous activities.</w:t>
            </w:r>
          </w:p>
          <w:p w14:paraId="175EDE5E" w14:textId="77777777" w:rsidR="00C60CCD" w:rsidRDefault="00C60CCD" w:rsidP="00BD012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It considers the relative density of</w:t>
            </w:r>
          </w:p>
          <w:p w14:paraId="71576668" w14:textId="77777777" w:rsidR="00C60CCD" w:rsidRDefault="00C60CCD" w:rsidP="00BD012B">
            <w:pPr>
              <w:rPr>
                <w:rFonts w:ascii="TimesLTStd-Roman" w:hAnsi="TimesLTStd-Roman" w:cs="TimesLTStd-Roman"/>
                <w:sz w:val="20"/>
                <w:szCs w:val="20"/>
                <w:lang w:val="en-US"/>
              </w:rPr>
            </w:pPr>
            <w:r>
              <w:rPr>
                <w:rFonts w:ascii="TimesLTStd-Roman" w:hAnsi="TimesLTStd-Roman" w:cs="TimesLTStd-Roman"/>
                <w:sz w:val="20"/>
                <w:szCs w:val="20"/>
                <w:lang w:val="en-US"/>
              </w:rPr>
              <w:t>points and can detect data in biased datasets</w:t>
            </w:r>
          </w:p>
          <w:p w14:paraId="50E4C930" w14:textId="77777777" w:rsidR="00C60CCD" w:rsidRDefault="00C60CCD" w:rsidP="00BD012B">
            <w:pPr>
              <w:rPr>
                <w:lang w:val="en-US"/>
              </w:rPr>
            </w:pPr>
          </w:p>
          <w:p w14:paraId="4CAA7C5C" w14:textId="77777777" w:rsidR="00C60CCD" w:rsidRDefault="00C60CCD" w:rsidP="00BD012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LOF</w:t>
            </w:r>
          </w:p>
          <w:p w14:paraId="4371AB97" w14:textId="77777777" w:rsidR="00C60CCD" w:rsidRDefault="00C60CCD" w:rsidP="00BD012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employs the relative-density of a coef_cient against its neighbours</w:t>
            </w:r>
          </w:p>
          <w:p w14:paraId="7AD09558" w14:textId="77777777" w:rsidR="00C60CCD" w:rsidRDefault="00C60CCD" w:rsidP="00BD012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as the indicator of the degree of the object being an</w:t>
            </w:r>
          </w:p>
          <w:p w14:paraId="1E5C34EE" w14:textId="77777777" w:rsidR="00C60CCD" w:rsidRDefault="00C60CCD" w:rsidP="00BD012B">
            <w:pPr>
              <w:rPr>
                <w:rFonts w:ascii="TimesLTStd-Roman" w:hAnsi="TimesLTStd-Roman" w:cs="TimesLTStd-Roman"/>
                <w:sz w:val="20"/>
                <w:szCs w:val="20"/>
                <w:lang w:val="en-US"/>
              </w:rPr>
            </w:pPr>
            <w:r>
              <w:rPr>
                <w:rFonts w:ascii="TimesLTStd-Roman" w:hAnsi="TimesLTStd-Roman" w:cs="TimesLTStd-Roman"/>
                <w:sz w:val="20"/>
                <w:szCs w:val="20"/>
                <w:lang w:val="en-US"/>
              </w:rPr>
              <w:t>outlier</w:t>
            </w:r>
          </w:p>
          <w:p w14:paraId="5FEEB39F" w14:textId="44CD3459" w:rsidR="00C60CCD" w:rsidRDefault="00C60CCD" w:rsidP="00BD012B">
            <w:pPr>
              <w:rPr>
                <w:lang w:val="en-US"/>
              </w:rPr>
            </w:pPr>
          </w:p>
          <w:p w14:paraId="5A80AA7D" w14:textId="77777777" w:rsidR="00C60CCD" w:rsidRDefault="00C60CCD" w:rsidP="00A8258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The LOF anomaly score measures the</w:t>
            </w:r>
          </w:p>
          <w:p w14:paraId="15195B13" w14:textId="77777777" w:rsidR="00C60CCD" w:rsidRDefault="00C60CCD" w:rsidP="00A8258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local deviation of density through determining how isolated</w:t>
            </w:r>
          </w:p>
          <w:p w14:paraId="0F5E0317" w14:textId="08C79D54" w:rsidR="00C60CCD" w:rsidRDefault="00C60CCD" w:rsidP="00A8258B">
            <w:pPr>
              <w:rPr>
                <w:lang w:val="en-US"/>
              </w:rPr>
            </w:pPr>
            <w:r>
              <w:rPr>
                <w:rFonts w:ascii="TimesLTStd-Roman" w:hAnsi="TimesLTStd-Roman" w:cs="TimesLTStd-Roman"/>
                <w:sz w:val="20"/>
                <w:szCs w:val="20"/>
                <w:lang w:val="en-US"/>
              </w:rPr>
              <w:t xml:space="preserve">the value given by </w:t>
            </w:r>
            <w:r>
              <w:rPr>
                <w:rFonts w:ascii="TimesLTStd-Italic" w:hAnsi="TimesLTStd-Italic" w:cs="TimesLTStd-Italic"/>
                <w:i/>
                <w:iCs/>
                <w:sz w:val="20"/>
                <w:szCs w:val="20"/>
                <w:lang w:val="en-US"/>
              </w:rPr>
              <w:t>k-</w:t>
            </w:r>
            <w:r>
              <w:rPr>
                <w:rFonts w:ascii="TimesLTStd-Roman" w:hAnsi="TimesLTStd-Roman" w:cs="TimesLTStd-Roman"/>
                <w:sz w:val="20"/>
                <w:szCs w:val="20"/>
                <w:lang w:val="en-US"/>
              </w:rPr>
              <w:t>nearest neighbours (k is set to 5).</w:t>
            </w:r>
          </w:p>
          <w:p w14:paraId="078D31E2" w14:textId="77777777" w:rsidR="00C60CCD" w:rsidRDefault="00C60CCD" w:rsidP="00BD012B">
            <w:pPr>
              <w:rPr>
                <w:lang w:val="en-US"/>
              </w:rPr>
            </w:pPr>
          </w:p>
          <w:p w14:paraId="3D1634C6" w14:textId="77777777" w:rsidR="00C60CCD" w:rsidRDefault="00C60CCD" w:rsidP="00A8258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A value below</w:t>
            </w:r>
          </w:p>
          <w:p w14:paraId="17F365BA" w14:textId="77777777" w:rsidR="00C60CCD" w:rsidRDefault="00C60CCD" w:rsidP="00A8258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1 indicates a dense region, and would therefore also be an</w:t>
            </w:r>
          </w:p>
          <w:p w14:paraId="6F924338" w14:textId="77777777" w:rsidR="00C60CCD" w:rsidRDefault="00C60CCD" w:rsidP="00A8258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inlier. A value signi_cantly above 1 therefore indicates an</w:t>
            </w:r>
          </w:p>
          <w:p w14:paraId="5929B374" w14:textId="77777777" w:rsidR="00C60CCD" w:rsidRDefault="00C60CCD" w:rsidP="00A8258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outlier (anomaly). As all values within the range 0-1 are</w:t>
            </w:r>
          </w:p>
          <w:p w14:paraId="2FD64993" w14:textId="77777777" w:rsidR="00C60CCD" w:rsidRDefault="00C60CCD" w:rsidP="00A8258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classi_ed as inliers, values within the range 1-2 were also</w:t>
            </w:r>
          </w:p>
          <w:p w14:paraId="4AD15D79" w14:textId="77777777" w:rsidR="00C60CCD" w:rsidRDefault="00C60CCD" w:rsidP="00A8258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classi_ed as inliers. Any value above 2 was considered to</w:t>
            </w:r>
          </w:p>
          <w:p w14:paraId="4F63FB58" w14:textId="5CFBD953" w:rsidR="00C60CCD" w:rsidRPr="00DD66B8" w:rsidRDefault="00C60CCD" w:rsidP="00A8258B">
            <w:pPr>
              <w:rPr>
                <w:lang w:val="en-US"/>
              </w:rPr>
            </w:pPr>
            <w:r>
              <w:rPr>
                <w:rFonts w:ascii="TimesLTStd-Roman" w:hAnsi="TimesLTStd-Roman" w:cs="TimesLTStd-Roman"/>
                <w:sz w:val="20"/>
                <w:szCs w:val="20"/>
                <w:lang w:val="en-US"/>
              </w:rPr>
              <w:t>indicate an outlier for the purposes of this experiment</w:t>
            </w:r>
          </w:p>
        </w:tc>
        <w:tc>
          <w:tcPr>
            <w:tcW w:w="1985" w:type="dxa"/>
          </w:tcPr>
          <w:p w14:paraId="662A31D7" w14:textId="77777777" w:rsidR="00C60CCD" w:rsidRDefault="00C60CCD" w:rsidP="00A8258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The system is able to detect 144 anomalous behaviors</w:t>
            </w:r>
          </w:p>
          <w:p w14:paraId="3CB36D0E" w14:textId="7BC6EF5A" w:rsidR="00C60CCD" w:rsidRPr="00DD66B8" w:rsidRDefault="00C60CCD" w:rsidP="00A8258B">
            <w:pPr>
              <w:rPr>
                <w:lang w:val="en-US"/>
              </w:rPr>
            </w:pPr>
            <w:r>
              <w:rPr>
                <w:rFonts w:ascii="TimesLTStd-Roman" w:hAnsi="TimesLTStd-Roman" w:cs="TimesLTStd-Roman"/>
                <w:sz w:val="20"/>
                <w:szCs w:val="20"/>
                <w:lang w:val="en-US"/>
              </w:rPr>
              <w:t>in an unlabeled dataset of 1,007,727 audit logs.</w:t>
            </w:r>
          </w:p>
        </w:tc>
        <w:tc>
          <w:tcPr>
            <w:tcW w:w="2155" w:type="dxa"/>
          </w:tcPr>
          <w:p w14:paraId="2BBA804D" w14:textId="77777777" w:rsidR="00C60CCD" w:rsidRDefault="00C60CCD" w:rsidP="00BD012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It considers the relative density of</w:t>
            </w:r>
          </w:p>
          <w:p w14:paraId="2CD8C5FE" w14:textId="77777777" w:rsidR="00C60CCD" w:rsidRDefault="00C60CCD" w:rsidP="00BD012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points and can detect data in biased datasets. This means</w:t>
            </w:r>
          </w:p>
          <w:p w14:paraId="133067B6" w14:textId="77777777" w:rsidR="00C60CCD" w:rsidRDefault="00C60CCD" w:rsidP="00BD012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that it is advantageous over proximity-based clustering. LOF</w:t>
            </w:r>
          </w:p>
          <w:p w14:paraId="43075AB4" w14:textId="77777777" w:rsidR="00C60CCD" w:rsidRDefault="00C60CCD" w:rsidP="00BD012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employs the relative-density of a coef_cient against its neighbours</w:t>
            </w:r>
          </w:p>
          <w:p w14:paraId="0C2F7DF7" w14:textId="77777777" w:rsidR="00C60CCD" w:rsidRDefault="00C60CCD" w:rsidP="00BD012B">
            <w:pPr>
              <w:autoSpaceDE w:val="0"/>
              <w:autoSpaceDN w:val="0"/>
              <w:adjustRightInd w:val="0"/>
              <w:rPr>
                <w:rFonts w:ascii="TimesLTStd-Roman" w:hAnsi="TimesLTStd-Roman" w:cs="TimesLTStd-Roman"/>
                <w:sz w:val="20"/>
                <w:szCs w:val="20"/>
                <w:lang w:val="en-US"/>
              </w:rPr>
            </w:pPr>
            <w:r>
              <w:rPr>
                <w:rFonts w:ascii="TimesLTStd-Roman" w:hAnsi="TimesLTStd-Roman" w:cs="TimesLTStd-Roman"/>
                <w:sz w:val="20"/>
                <w:szCs w:val="20"/>
                <w:lang w:val="en-US"/>
              </w:rPr>
              <w:t>as the indicator of the degree of the object being an</w:t>
            </w:r>
          </w:p>
          <w:p w14:paraId="13D03EDB" w14:textId="150026A7" w:rsidR="00C60CCD" w:rsidRPr="00DD66B8" w:rsidRDefault="00C60CCD" w:rsidP="00BD012B">
            <w:pPr>
              <w:rPr>
                <w:lang w:val="en-US"/>
              </w:rPr>
            </w:pPr>
            <w:r>
              <w:rPr>
                <w:rFonts w:ascii="TimesLTStd-Roman" w:hAnsi="TimesLTStd-Roman" w:cs="TimesLTStd-Roman"/>
                <w:sz w:val="20"/>
                <w:szCs w:val="20"/>
                <w:lang w:val="en-US"/>
              </w:rPr>
              <w:t>outlier</w:t>
            </w:r>
          </w:p>
        </w:tc>
        <w:tc>
          <w:tcPr>
            <w:tcW w:w="3328" w:type="dxa"/>
          </w:tcPr>
          <w:p w14:paraId="34B40D19" w14:textId="0B8A82FB" w:rsidR="00C60CCD" w:rsidRPr="00A8258B" w:rsidRDefault="00C60CCD">
            <w:pPr>
              <w:rPr>
                <w:lang w:val="en-US"/>
              </w:rPr>
            </w:pPr>
            <w:r w:rsidRPr="00A8258B">
              <w:rPr>
                <w:rFonts w:ascii="Arial" w:hAnsi="Arial" w:cs="Arial"/>
                <w:color w:val="202122"/>
                <w:sz w:val="21"/>
                <w:szCs w:val="21"/>
                <w:shd w:val="clear" w:color="auto" w:fill="FFFFFF"/>
                <w:lang w:val="en-US"/>
              </w:rPr>
              <w:t>The resulting values are </w:t>
            </w:r>
            <w:hyperlink r:id="rId6" w:tooltip="Quotient" w:history="1">
              <w:r w:rsidRPr="00A8258B">
                <w:rPr>
                  <w:rStyle w:val="Hyperlink"/>
                  <w:rFonts w:ascii="Arial" w:hAnsi="Arial" w:cs="Arial"/>
                  <w:color w:val="0B0080"/>
                  <w:sz w:val="21"/>
                  <w:szCs w:val="21"/>
                  <w:u w:val="none"/>
                  <w:shd w:val="clear" w:color="auto" w:fill="FFFFFF"/>
                  <w:lang w:val="en-US"/>
                </w:rPr>
                <w:t>quotient</w:t>
              </w:r>
            </w:hyperlink>
            <w:r w:rsidRPr="00A8258B">
              <w:rPr>
                <w:rFonts w:ascii="Arial" w:hAnsi="Arial" w:cs="Arial"/>
                <w:color w:val="202122"/>
                <w:sz w:val="21"/>
                <w:szCs w:val="21"/>
                <w:shd w:val="clear" w:color="auto" w:fill="FFFFFF"/>
                <w:lang w:val="en-US"/>
              </w:rPr>
              <w:t>-values and hard to interpret. A value of 1 or even less indicates a clear inlier, but there is no clear rule for when a point is an outlier. In one data set, a value of 1.1 may already be an outlier, in another dataset and parameterization (with strong local fluctuations) a value of 2 could still be an inlier. These differences can also occur within a dataset due to the locality of the method.</w:t>
            </w:r>
            <w:r>
              <w:rPr>
                <w:rFonts w:ascii="Arial" w:hAnsi="Arial" w:cs="Arial"/>
                <w:color w:val="202122"/>
                <w:sz w:val="21"/>
                <w:szCs w:val="21"/>
                <w:shd w:val="clear" w:color="auto" w:fill="FFFFFF"/>
                <w:lang w:val="en-US"/>
              </w:rPr>
              <w:t>[</w:t>
            </w:r>
            <w:r w:rsidRPr="00D1285B">
              <w:rPr>
                <w:lang w:val="en-US"/>
              </w:rPr>
              <w:t xml:space="preserve"> </w:t>
            </w:r>
            <w:r w:rsidRPr="00D1285B">
              <w:rPr>
                <w:rFonts w:ascii="Arial" w:hAnsi="Arial" w:cs="Arial"/>
                <w:color w:val="202122"/>
                <w:sz w:val="21"/>
                <w:szCs w:val="21"/>
                <w:shd w:val="clear" w:color="auto" w:fill="FFFFFF"/>
                <w:lang w:val="en-US"/>
              </w:rPr>
              <w:t>https://en.wikipedia.org/wiki/Local_outlier_factor</w:t>
            </w:r>
            <w:r>
              <w:rPr>
                <w:rFonts w:ascii="Arial" w:hAnsi="Arial" w:cs="Arial"/>
                <w:color w:val="202122"/>
                <w:sz w:val="21"/>
                <w:szCs w:val="21"/>
                <w:shd w:val="clear" w:color="auto" w:fill="FFFFFF"/>
                <w:lang w:val="en-US"/>
              </w:rPr>
              <w:t>]</w:t>
            </w:r>
          </w:p>
        </w:tc>
        <w:tc>
          <w:tcPr>
            <w:tcW w:w="2596" w:type="dxa"/>
          </w:tcPr>
          <w:p w14:paraId="257B82B9" w14:textId="10D65183" w:rsidR="00C60CCD" w:rsidRPr="00A8258B" w:rsidRDefault="00762AF0">
            <w:pPr>
              <w:rPr>
                <w:rFonts w:ascii="Arial" w:hAnsi="Arial" w:cs="Arial"/>
                <w:color w:val="202122"/>
                <w:sz w:val="21"/>
                <w:szCs w:val="21"/>
                <w:shd w:val="clear" w:color="auto" w:fill="FFFFFF"/>
                <w:lang w:val="en-US"/>
              </w:rPr>
            </w:pPr>
            <w:r>
              <w:rPr>
                <w:rFonts w:ascii="Arial" w:hAnsi="Arial" w:cs="Arial"/>
                <w:color w:val="202122"/>
                <w:sz w:val="21"/>
                <w:szCs w:val="21"/>
                <w:shd w:val="clear" w:color="auto" w:fill="FFFFFF"/>
                <w:lang w:val="en-US"/>
              </w:rPr>
              <w:t xml:space="preserve">Other studies were not accessed in this </w:t>
            </w:r>
            <w:r w:rsidR="00952A18">
              <w:rPr>
                <w:rFonts w:ascii="Arial" w:hAnsi="Arial" w:cs="Arial"/>
                <w:color w:val="202122"/>
                <w:sz w:val="21"/>
                <w:szCs w:val="21"/>
                <w:shd w:val="clear" w:color="auto" w:fill="FFFFFF"/>
                <w:lang w:val="en-US"/>
              </w:rPr>
              <w:t>method</w:t>
            </w:r>
          </w:p>
        </w:tc>
      </w:tr>
      <w:tr w:rsidR="00C60CCD" w:rsidRPr="00B20305" w14:paraId="64734B30" w14:textId="498E05A7" w:rsidTr="00B63C26">
        <w:trPr>
          <w:trHeight w:val="336"/>
        </w:trPr>
        <w:tc>
          <w:tcPr>
            <w:tcW w:w="846" w:type="dxa"/>
          </w:tcPr>
          <w:p w14:paraId="3F49E664" w14:textId="3CCC249A" w:rsidR="00C60CCD" w:rsidRPr="00DD66B8" w:rsidRDefault="00C60CCD">
            <w:pPr>
              <w:rPr>
                <w:lang w:val="en-US"/>
              </w:rPr>
            </w:pPr>
            <w:r>
              <w:rPr>
                <w:lang w:val="en-US"/>
              </w:rPr>
              <w:fldChar w:fldCharType="begin"/>
            </w:r>
            <w:r>
              <w:rPr>
                <w:lang w:val="en-US"/>
              </w:rPr>
              <w:instrText xml:space="preserve"> ADDIN EN.CITE &lt;EndNote&gt;&lt;Cite&gt;&lt;Author&gt;Menon&lt;/Author&gt;&lt;Year&gt;2014&lt;/Year&gt;&lt;RecNum&gt;986&lt;/RecNum&gt;&lt;DisplayText&gt;[2]&lt;/DisplayText&gt;&lt;record&gt;&lt;rec-number&gt;986&lt;/rec-number&gt;&lt;foreign-keys&gt;&lt;key app="EN" db-id="9a20v0t2yvfat1e2ff2xes5c509rdpxaax0f" timestamp="0" guid="e0aa0d4a-7473-49d0-a3dd-4ffbceaafdd0"&gt;986&lt;/key&gt;&lt;/foreign-keys&gt;&lt;ref-type name="Journal Article"&gt;17&lt;/ref-type&gt;&lt;contributors&gt;&lt;authors&gt;&lt;author&gt;Menon, Aditya Krishna&lt;/author&gt;&lt;author&gt;Jiang, Xiaoqian&lt;/author&gt;&lt;author&gt;Kim, Jihoon&lt;/author&gt;&lt;author&gt;Vaidya, Jaideep&lt;/author&gt;&lt;author&gt;Ohno-Machado, Lucila&lt;/author&gt;&lt;/authors&gt;&lt;/contributors&gt;&lt;titles&gt;&lt;title&gt;Detecting inappropriate access to electronic health records using collaborative filtering&lt;/title&gt;&lt;secondary-title&gt;Machine learning&lt;/secondary-title&gt;&lt;/titles&gt;&lt;periodical&gt;&lt;full-title&gt;Machine learning&lt;/full-title&gt;&lt;/periodical&gt;&lt;pages&gt;87-101&lt;/pages&gt;&lt;volume&gt;95&lt;/volume&gt;&lt;number&gt;1&lt;/number&gt;&lt;dates&gt;&lt;year&gt;2014&lt;/year&gt;&lt;/dates&gt;&lt;isbn&gt;0885-6125&lt;/isbn&gt;&lt;urls&gt;&lt;/urls&gt;&lt;/record&gt;&lt;/Cite&gt;&lt;/EndNote&gt;</w:instrText>
            </w:r>
            <w:r>
              <w:rPr>
                <w:lang w:val="en-US"/>
              </w:rPr>
              <w:fldChar w:fldCharType="separate"/>
            </w:r>
            <w:r>
              <w:rPr>
                <w:noProof/>
                <w:lang w:val="en-US"/>
              </w:rPr>
              <w:t>[2]</w:t>
            </w:r>
            <w:r>
              <w:rPr>
                <w:lang w:val="en-US"/>
              </w:rPr>
              <w:fldChar w:fldCharType="end"/>
            </w:r>
          </w:p>
        </w:tc>
        <w:tc>
          <w:tcPr>
            <w:tcW w:w="1564" w:type="dxa"/>
          </w:tcPr>
          <w:p w14:paraId="43156155" w14:textId="77777777" w:rsidR="00C60CCD" w:rsidRDefault="00C60CCD" w:rsidP="00A51506">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 xml:space="preserve">this paper focuses on detecting privacy </w:t>
            </w:r>
            <w:r>
              <w:rPr>
                <w:rFonts w:ascii="Times New Roman" w:hAnsi="Times New Roman" w:cs="Times New Roman"/>
                <w:sz w:val="20"/>
                <w:szCs w:val="20"/>
                <w:lang w:val="en-US"/>
              </w:rPr>
              <w:lastRenderedPageBreak/>
              <w:t>breaches resulting from inappropriate</w:t>
            </w:r>
          </w:p>
          <w:p w14:paraId="24F0A5D3" w14:textId="77777777" w:rsidR="00C60CCD" w:rsidRDefault="00C60CCD" w:rsidP="00A51506">
            <w:pPr>
              <w:rPr>
                <w:rFonts w:ascii="Times New Roman" w:hAnsi="Times New Roman" w:cs="Times New Roman"/>
                <w:sz w:val="20"/>
                <w:szCs w:val="20"/>
                <w:lang w:val="en-US"/>
              </w:rPr>
            </w:pPr>
            <w:r>
              <w:rPr>
                <w:rFonts w:ascii="Times New Roman" w:hAnsi="Times New Roman" w:cs="Times New Roman"/>
                <w:sz w:val="20"/>
                <w:szCs w:val="20"/>
                <w:lang w:val="en-US"/>
              </w:rPr>
              <w:t>accesses of EHRs.</w:t>
            </w:r>
          </w:p>
          <w:p w14:paraId="545C37AF" w14:textId="77777777" w:rsidR="00C60CCD" w:rsidRDefault="00C60CCD" w:rsidP="00A51506">
            <w:pPr>
              <w:rPr>
                <w:rFonts w:ascii="Times New Roman" w:hAnsi="Times New Roman" w:cs="Times New Roman"/>
                <w:sz w:val="20"/>
                <w:szCs w:val="20"/>
                <w:lang w:val="en-US"/>
              </w:rPr>
            </w:pPr>
          </w:p>
          <w:p w14:paraId="1118722F" w14:textId="34C29304" w:rsidR="00C60CCD" w:rsidRPr="00DD66B8" w:rsidRDefault="00C60CCD" w:rsidP="00A51506">
            <w:pPr>
              <w:rPr>
                <w:lang w:val="en-US"/>
              </w:rPr>
            </w:pPr>
          </w:p>
        </w:tc>
        <w:tc>
          <w:tcPr>
            <w:tcW w:w="3544" w:type="dxa"/>
          </w:tcPr>
          <w:p w14:paraId="0959B4D8" w14:textId="77777777" w:rsidR="00C60CCD" w:rsidRDefault="00C60CCD">
            <w:pPr>
              <w:rPr>
                <w:rFonts w:ascii="Times New Roman" w:hAnsi="Times New Roman" w:cs="Times New Roman"/>
                <w:sz w:val="20"/>
                <w:szCs w:val="20"/>
                <w:lang w:val="en-US"/>
              </w:rPr>
            </w:pPr>
            <w:r>
              <w:rPr>
                <w:rFonts w:ascii="Times New Roman" w:hAnsi="Times New Roman" w:cs="Times New Roman"/>
                <w:sz w:val="20"/>
                <w:szCs w:val="20"/>
                <w:lang w:val="en-US"/>
              </w:rPr>
              <w:lastRenderedPageBreak/>
              <w:t>collaborative filtering inspired approach to predicting inappropriate accesses</w:t>
            </w:r>
          </w:p>
          <w:p w14:paraId="09AD67FA" w14:textId="77777777" w:rsidR="00C60CCD" w:rsidRDefault="00C60CCD">
            <w:pPr>
              <w:rPr>
                <w:rFonts w:ascii="Times New Roman" w:hAnsi="Times New Roman" w:cs="Times New Roman"/>
                <w:lang w:val="en-US"/>
              </w:rPr>
            </w:pPr>
          </w:p>
          <w:p w14:paraId="08E5667A" w14:textId="77777777" w:rsidR="00C60CCD" w:rsidRDefault="00C60CCD" w:rsidP="005B4CE8">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We analyze the access violation problem in terms of </w:t>
            </w:r>
            <w:r>
              <w:rPr>
                <w:rFonts w:ascii="Times New Roman" w:hAnsi="Times New Roman" w:cs="Times New Roman"/>
                <w:i/>
                <w:iCs/>
                <w:sz w:val="20"/>
                <w:szCs w:val="20"/>
                <w:lang w:val="en-US"/>
              </w:rPr>
              <w:t xml:space="preserve">dyadic prediction </w:t>
            </w:r>
            <w:r>
              <w:rPr>
                <w:rFonts w:ascii="Times New Roman" w:hAnsi="Times New Roman" w:cs="Times New Roman"/>
                <w:sz w:val="20"/>
                <w:szCs w:val="20"/>
                <w:lang w:val="en-US"/>
              </w:rPr>
              <w:t>[8], where the goal is</w:t>
            </w:r>
          </w:p>
          <w:p w14:paraId="6398FE55" w14:textId="77777777" w:rsidR="00C60CCD" w:rsidRDefault="00C60CCD" w:rsidP="005B4CE8">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to predict a label for the interaction of a pair of entities. This framework captures scenarios</w:t>
            </w:r>
          </w:p>
          <w:p w14:paraId="7F61DC91" w14:textId="77777777" w:rsidR="00C60CCD" w:rsidRDefault="00C60CCD" w:rsidP="005B4CE8">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such as recommending friends in a social network [21], predicting student performance on</w:t>
            </w:r>
          </w:p>
          <w:p w14:paraId="4EF98400" w14:textId="77777777" w:rsidR="00C60CCD" w:rsidRDefault="00C60CCD" w:rsidP="005B4CE8">
            <w:pPr>
              <w:rPr>
                <w:rFonts w:ascii="Times New Roman" w:hAnsi="Times New Roman" w:cs="Times New Roman"/>
                <w:sz w:val="20"/>
                <w:szCs w:val="20"/>
                <w:lang w:val="en-US"/>
              </w:rPr>
            </w:pPr>
            <w:r>
              <w:rPr>
                <w:rFonts w:ascii="Times New Roman" w:hAnsi="Times New Roman" w:cs="Times New Roman"/>
                <w:sz w:val="20"/>
                <w:szCs w:val="20"/>
                <w:lang w:val="en-US"/>
              </w:rPr>
              <w:t>test scores [19], and clickthrough rate prediction in computational advertising [14].</w:t>
            </w:r>
          </w:p>
          <w:p w14:paraId="0EFCA80B" w14:textId="77777777" w:rsidR="00C60CCD" w:rsidRDefault="00C60CCD" w:rsidP="005B4CE8">
            <w:pPr>
              <w:rPr>
                <w:rFonts w:ascii="Times New Roman" w:hAnsi="Times New Roman" w:cs="Times New Roman"/>
                <w:sz w:val="20"/>
                <w:szCs w:val="20"/>
                <w:lang w:val="en-US"/>
              </w:rPr>
            </w:pPr>
          </w:p>
          <w:p w14:paraId="6C72B165" w14:textId="77777777" w:rsidR="00C60CCD" w:rsidRDefault="00C60CCD" w:rsidP="006C5F79">
            <w:pPr>
              <w:autoSpaceDE w:val="0"/>
              <w:autoSpaceDN w:val="0"/>
              <w:adjustRightInd w:val="0"/>
              <w:rPr>
                <w:rFonts w:ascii="Times New Roman" w:hAnsi="Times New Roman" w:cs="Times New Roman"/>
                <w:sz w:val="20"/>
                <w:szCs w:val="20"/>
                <w:lang w:val="en-US"/>
              </w:rPr>
            </w:pPr>
            <w:r>
              <w:rPr>
                <w:rFonts w:ascii="Times New Roman" w:hAnsi="Times New Roman" w:cs="Times New Roman"/>
                <w:i/>
                <w:iCs/>
                <w:sz w:val="20"/>
                <w:szCs w:val="20"/>
                <w:lang w:val="en-US"/>
              </w:rPr>
              <w:t xml:space="preserve">Collaborative filtering </w:t>
            </w:r>
            <w:r>
              <w:rPr>
                <w:rFonts w:ascii="Times New Roman" w:hAnsi="Times New Roman" w:cs="Times New Roman"/>
                <w:sz w:val="20"/>
                <w:szCs w:val="20"/>
                <w:lang w:val="en-US"/>
              </w:rPr>
              <w:t>is a popular strategy for this problem,</w:t>
            </w:r>
          </w:p>
          <w:p w14:paraId="070C5453" w14:textId="77777777" w:rsidR="00C60CCD" w:rsidRDefault="00C60CCD" w:rsidP="006C5F79">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where one attempts to tease out the implicit characteristics of users and items based solely</w:t>
            </w:r>
          </w:p>
          <w:p w14:paraId="7F0BA587" w14:textId="77777777" w:rsidR="00C60CCD" w:rsidRDefault="00C60CCD" w:rsidP="006C5F79">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on these historical preferences, and use these to predict preferences for every (user, item)</w:t>
            </w:r>
          </w:p>
          <w:p w14:paraId="463E4B3F" w14:textId="77777777" w:rsidR="00C60CCD" w:rsidRDefault="00C60CCD" w:rsidP="006C5F79">
            <w:pPr>
              <w:rPr>
                <w:rFonts w:ascii="Times New Roman" w:hAnsi="Times New Roman" w:cs="Times New Roman"/>
                <w:sz w:val="20"/>
                <w:szCs w:val="20"/>
                <w:lang w:val="en-US"/>
              </w:rPr>
            </w:pPr>
            <w:r>
              <w:rPr>
                <w:rFonts w:ascii="Times New Roman" w:hAnsi="Times New Roman" w:cs="Times New Roman"/>
                <w:sz w:val="20"/>
                <w:szCs w:val="20"/>
                <w:lang w:val="en-US"/>
              </w:rPr>
              <w:t>pair.</w:t>
            </w:r>
          </w:p>
          <w:p w14:paraId="57D0B569" w14:textId="77777777" w:rsidR="00C60CCD" w:rsidRDefault="00C60CCD" w:rsidP="006C5F79">
            <w:pPr>
              <w:rPr>
                <w:rFonts w:ascii="Times New Roman" w:hAnsi="Times New Roman" w:cs="Times New Roman"/>
                <w:sz w:val="20"/>
                <w:szCs w:val="20"/>
                <w:lang w:val="en-US"/>
              </w:rPr>
            </w:pPr>
          </w:p>
          <w:p w14:paraId="5D2CD5B2" w14:textId="77777777" w:rsidR="00C60CCD" w:rsidRDefault="00C60CCD" w:rsidP="00D77784">
            <w:pPr>
              <w:autoSpaceDE w:val="0"/>
              <w:autoSpaceDN w:val="0"/>
              <w:adjustRightInd w:val="0"/>
              <w:rPr>
                <w:rFonts w:ascii="Times New Roman" w:hAnsi="Times New Roman" w:cs="Times New Roman"/>
                <w:sz w:val="20"/>
                <w:szCs w:val="20"/>
                <w:lang w:val="en-US"/>
              </w:rPr>
            </w:pPr>
            <w:r>
              <w:rPr>
                <w:rFonts w:ascii="Times New Roman" w:hAnsi="Times New Roman" w:cs="Times New Roman"/>
                <w:sz w:val="20"/>
                <w:szCs w:val="20"/>
                <w:lang w:val="en-US"/>
              </w:rPr>
              <w:t>This is similar to an item recommendation problem: we are trying to measure the affinity a</w:t>
            </w:r>
          </w:p>
          <w:p w14:paraId="2325EA52" w14:textId="77777777" w:rsidR="00C60CCD" w:rsidRDefault="00C60CCD" w:rsidP="00D77784">
            <w:pPr>
              <w:rPr>
                <w:rFonts w:ascii="Times New Roman" w:hAnsi="Times New Roman" w:cs="Times New Roman"/>
                <w:sz w:val="20"/>
                <w:szCs w:val="20"/>
                <w:lang w:val="en-US"/>
              </w:rPr>
            </w:pPr>
            <w:r>
              <w:rPr>
                <w:rFonts w:ascii="Times New Roman" w:hAnsi="Times New Roman" w:cs="Times New Roman"/>
                <w:sz w:val="20"/>
                <w:szCs w:val="20"/>
                <w:lang w:val="en-US"/>
              </w:rPr>
              <w:t>particular (user, patient) pair has for violation.</w:t>
            </w:r>
          </w:p>
          <w:p w14:paraId="566D77CB" w14:textId="77777777" w:rsidR="00C60CCD" w:rsidRDefault="00C60CCD" w:rsidP="00D77784">
            <w:pPr>
              <w:rPr>
                <w:rFonts w:ascii="Times New Roman" w:hAnsi="Times New Roman" w:cs="Times New Roman"/>
                <w:sz w:val="20"/>
                <w:szCs w:val="20"/>
                <w:lang w:val="en-US"/>
              </w:rPr>
            </w:pPr>
          </w:p>
          <w:p w14:paraId="71E11F1B" w14:textId="54C2EBCC" w:rsidR="00C60CCD" w:rsidRPr="004047B9" w:rsidRDefault="00C60CCD" w:rsidP="00D77784">
            <w:pPr>
              <w:rPr>
                <w:lang w:val="en-US"/>
              </w:rPr>
            </w:pPr>
            <w:r w:rsidRPr="004047B9">
              <w:rPr>
                <w:rFonts w:ascii="Arial" w:hAnsi="Arial" w:cs="Arial"/>
                <w:color w:val="202122"/>
                <w:sz w:val="21"/>
                <w:szCs w:val="21"/>
                <w:shd w:val="clear" w:color="auto" w:fill="FFFFFF"/>
                <w:lang w:val="en-US"/>
              </w:rPr>
              <w:t>he underlying assumption of the collaborative filtering approach is that if a person </w:t>
            </w:r>
            <w:r w:rsidRPr="004047B9">
              <w:rPr>
                <w:rFonts w:ascii="Arial" w:hAnsi="Arial" w:cs="Arial"/>
                <w:i/>
                <w:iCs/>
                <w:color w:val="202122"/>
                <w:sz w:val="21"/>
                <w:szCs w:val="21"/>
                <w:shd w:val="clear" w:color="auto" w:fill="FFFFFF"/>
                <w:lang w:val="en-US"/>
              </w:rPr>
              <w:t>A</w:t>
            </w:r>
            <w:r w:rsidRPr="004047B9">
              <w:rPr>
                <w:rFonts w:ascii="Arial" w:hAnsi="Arial" w:cs="Arial"/>
                <w:color w:val="202122"/>
                <w:sz w:val="21"/>
                <w:szCs w:val="21"/>
                <w:shd w:val="clear" w:color="auto" w:fill="FFFFFF"/>
                <w:lang w:val="en-US"/>
              </w:rPr>
              <w:t> has the same opinion as a person </w:t>
            </w:r>
            <w:r w:rsidRPr="004047B9">
              <w:rPr>
                <w:rFonts w:ascii="Arial" w:hAnsi="Arial" w:cs="Arial"/>
                <w:i/>
                <w:iCs/>
                <w:color w:val="202122"/>
                <w:sz w:val="21"/>
                <w:szCs w:val="21"/>
                <w:shd w:val="clear" w:color="auto" w:fill="FFFFFF"/>
                <w:lang w:val="en-US"/>
              </w:rPr>
              <w:t>B</w:t>
            </w:r>
            <w:r w:rsidRPr="004047B9">
              <w:rPr>
                <w:rFonts w:ascii="Arial" w:hAnsi="Arial" w:cs="Arial"/>
                <w:color w:val="202122"/>
                <w:sz w:val="21"/>
                <w:szCs w:val="21"/>
                <w:shd w:val="clear" w:color="auto" w:fill="FFFFFF"/>
                <w:lang w:val="en-US"/>
              </w:rPr>
              <w:t> on an issue, A is more likely to have B's opinion on a different issue than that of a randomly chosen person</w:t>
            </w:r>
          </w:p>
        </w:tc>
        <w:tc>
          <w:tcPr>
            <w:tcW w:w="1985" w:type="dxa"/>
          </w:tcPr>
          <w:p w14:paraId="18C1AD58" w14:textId="066A6A61" w:rsidR="00C60CCD" w:rsidRPr="00DD66B8" w:rsidRDefault="00C60CCD">
            <w:pPr>
              <w:rPr>
                <w:lang w:val="en-US"/>
              </w:rPr>
            </w:pPr>
            <w:r>
              <w:rPr>
                <w:rFonts w:ascii="Times New Roman" w:hAnsi="Times New Roman" w:cs="Times New Roman"/>
                <w:b/>
                <w:bCs/>
                <w:sz w:val="15"/>
                <w:szCs w:val="15"/>
                <w:lang w:val="en-US"/>
              </w:rPr>
              <w:lastRenderedPageBreak/>
              <w:t>The CF out performed SVM, liniear and logistic regression on  AUROC, AUPRC and G-Mean respectively</w:t>
            </w:r>
          </w:p>
        </w:tc>
        <w:tc>
          <w:tcPr>
            <w:tcW w:w="2155" w:type="dxa"/>
          </w:tcPr>
          <w:p w14:paraId="4B1D841F" w14:textId="4A6B7DB0" w:rsidR="00C60CCD" w:rsidRPr="00DD66B8" w:rsidRDefault="00C60CCD">
            <w:pPr>
              <w:rPr>
                <w:lang w:val="en-US"/>
              </w:rPr>
            </w:pPr>
          </w:p>
        </w:tc>
        <w:tc>
          <w:tcPr>
            <w:tcW w:w="3328" w:type="dxa"/>
          </w:tcPr>
          <w:p w14:paraId="49F4A453" w14:textId="77777777" w:rsidR="00C60CCD" w:rsidRPr="000A79FB" w:rsidRDefault="00C60CCD" w:rsidP="000A79FB">
            <w:pPr>
              <w:shd w:val="clear" w:color="auto" w:fill="FFFFFF"/>
              <w:spacing w:before="120" w:after="120"/>
              <w:rPr>
                <w:rFonts w:ascii="Arial" w:eastAsia="Times New Roman" w:hAnsi="Arial" w:cs="Arial"/>
                <w:color w:val="202122"/>
                <w:sz w:val="21"/>
                <w:szCs w:val="21"/>
                <w:lang w:val="en-US"/>
              </w:rPr>
            </w:pPr>
            <w:r w:rsidRPr="000A79FB">
              <w:rPr>
                <w:rFonts w:ascii="Arial" w:eastAsia="Times New Roman" w:hAnsi="Arial" w:cs="Arial"/>
                <w:color w:val="202122"/>
                <w:sz w:val="21"/>
                <w:szCs w:val="21"/>
                <w:lang w:val="en-US"/>
              </w:rPr>
              <w:t xml:space="preserve">In practice, many commercial recommender systems are based on large datasets. As a </w:t>
            </w:r>
            <w:r w:rsidRPr="000A79FB">
              <w:rPr>
                <w:rFonts w:ascii="Arial" w:eastAsia="Times New Roman" w:hAnsi="Arial" w:cs="Arial"/>
                <w:color w:val="202122"/>
                <w:sz w:val="21"/>
                <w:szCs w:val="21"/>
                <w:lang w:val="en-US"/>
              </w:rPr>
              <w:lastRenderedPageBreak/>
              <w:t>result, the user-item matrix used for collaborative filtering could be extremely large and sparse, which brings about the challenges in the performances of the recommendation.</w:t>
            </w:r>
          </w:p>
          <w:p w14:paraId="4950EE53" w14:textId="77777777" w:rsidR="00C60CCD" w:rsidRPr="000A79FB" w:rsidRDefault="00C60CCD" w:rsidP="000A79FB">
            <w:pPr>
              <w:shd w:val="clear" w:color="auto" w:fill="FFFFFF"/>
              <w:spacing w:before="120" w:after="120"/>
              <w:rPr>
                <w:rFonts w:ascii="Arial" w:eastAsia="Times New Roman" w:hAnsi="Arial" w:cs="Arial"/>
                <w:color w:val="202122"/>
                <w:sz w:val="21"/>
                <w:szCs w:val="21"/>
                <w:lang w:val="en-US"/>
              </w:rPr>
            </w:pPr>
            <w:r w:rsidRPr="000A79FB">
              <w:rPr>
                <w:rFonts w:ascii="Arial" w:eastAsia="Times New Roman" w:hAnsi="Arial" w:cs="Arial"/>
                <w:color w:val="202122"/>
                <w:sz w:val="21"/>
                <w:szCs w:val="21"/>
                <w:lang w:val="en-US"/>
              </w:rPr>
              <w:t>One typical problem caused by the data sparsity is the </w:t>
            </w:r>
            <w:hyperlink r:id="rId7" w:tooltip="Cold start (recommender systems)" w:history="1">
              <w:r w:rsidRPr="000A79FB">
                <w:rPr>
                  <w:rFonts w:ascii="Arial" w:eastAsia="Times New Roman" w:hAnsi="Arial" w:cs="Arial"/>
                  <w:color w:val="0B0080"/>
                  <w:sz w:val="21"/>
                  <w:szCs w:val="21"/>
                  <w:lang w:val="en-US"/>
                </w:rPr>
                <w:t>cold start</w:t>
              </w:r>
            </w:hyperlink>
            <w:r w:rsidRPr="000A79FB">
              <w:rPr>
                <w:rFonts w:ascii="Arial" w:eastAsia="Times New Roman" w:hAnsi="Arial" w:cs="Arial"/>
                <w:color w:val="202122"/>
                <w:sz w:val="21"/>
                <w:szCs w:val="21"/>
                <w:lang w:val="en-US"/>
              </w:rPr>
              <w:t> problem. As collaborative filtering methods recommend items based on users' past preferences, new users will need to rate sufficient number of items to enable the system to capture their preferences accurately and thus provides reliable recommendations.</w:t>
            </w:r>
          </w:p>
          <w:p w14:paraId="40D3CEC1" w14:textId="77777777" w:rsidR="00C60CCD" w:rsidRPr="000A79FB" w:rsidRDefault="00C60CCD" w:rsidP="000A79FB">
            <w:pPr>
              <w:shd w:val="clear" w:color="auto" w:fill="FFFFFF"/>
              <w:spacing w:before="120" w:after="120"/>
              <w:rPr>
                <w:rFonts w:ascii="Arial" w:eastAsia="Times New Roman" w:hAnsi="Arial" w:cs="Arial"/>
                <w:color w:val="202122"/>
                <w:sz w:val="21"/>
                <w:szCs w:val="21"/>
                <w:lang w:val="en-US"/>
              </w:rPr>
            </w:pPr>
            <w:r w:rsidRPr="000A79FB">
              <w:rPr>
                <w:rFonts w:ascii="Arial" w:eastAsia="Times New Roman" w:hAnsi="Arial" w:cs="Arial"/>
                <w:color w:val="202122"/>
                <w:sz w:val="21"/>
                <w:szCs w:val="21"/>
                <w:lang w:val="en-US"/>
              </w:rPr>
              <w:t>Similarly, new items also have the same problem. When new items are added to the system, they need to be rated by a substantial number of users before they could be recommended to users who have similar tastes to the ones who rated them. The new item problem does not affect </w:t>
            </w:r>
            <w:hyperlink r:id="rId8" w:tooltip="Content-based filtering" w:history="1">
              <w:r w:rsidRPr="000A79FB">
                <w:rPr>
                  <w:rFonts w:ascii="Arial" w:eastAsia="Times New Roman" w:hAnsi="Arial" w:cs="Arial"/>
                  <w:color w:val="0B0080"/>
                  <w:sz w:val="21"/>
                  <w:szCs w:val="21"/>
                  <w:lang w:val="en-US"/>
                </w:rPr>
                <w:t>content-based recommendations</w:t>
              </w:r>
            </w:hyperlink>
            <w:r w:rsidRPr="000A79FB">
              <w:rPr>
                <w:rFonts w:ascii="Arial" w:eastAsia="Times New Roman" w:hAnsi="Arial" w:cs="Arial"/>
                <w:color w:val="202122"/>
                <w:sz w:val="21"/>
                <w:szCs w:val="21"/>
                <w:lang w:val="en-US"/>
              </w:rPr>
              <w:t>, because the recommendation of an item is based on its discrete set of descriptive qualities rather than its ratings.</w:t>
            </w:r>
          </w:p>
          <w:p w14:paraId="18AF8B79" w14:textId="77777777" w:rsidR="00C60CCD" w:rsidRPr="000A79FB" w:rsidRDefault="00C60CCD" w:rsidP="000A79FB">
            <w:pPr>
              <w:shd w:val="clear" w:color="auto" w:fill="FFFFFF"/>
              <w:spacing w:before="72"/>
              <w:outlineLvl w:val="2"/>
              <w:rPr>
                <w:rFonts w:ascii="Arial" w:eastAsia="Times New Roman" w:hAnsi="Arial" w:cs="Arial"/>
                <w:b/>
                <w:bCs/>
                <w:color w:val="000000"/>
                <w:sz w:val="29"/>
                <w:szCs w:val="29"/>
                <w:lang w:val="en-US"/>
              </w:rPr>
            </w:pPr>
            <w:r w:rsidRPr="000A79FB">
              <w:rPr>
                <w:rFonts w:ascii="Arial" w:eastAsia="Times New Roman" w:hAnsi="Arial" w:cs="Arial"/>
                <w:b/>
                <w:bCs/>
                <w:color w:val="000000"/>
                <w:sz w:val="29"/>
                <w:szCs w:val="29"/>
                <w:lang w:val="en-US"/>
              </w:rPr>
              <w:t>Scalability</w:t>
            </w:r>
            <w:r w:rsidRPr="000A79FB">
              <w:rPr>
                <w:rFonts w:ascii="Arial" w:eastAsia="Times New Roman" w:hAnsi="Arial" w:cs="Arial"/>
                <w:color w:val="54595D"/>
                <w:sz w:val="24"/>
                <w:szCs w:val="24"/>
                <w:lang w:val="en-US"/>
              </w:rPr>
              <w:t>[</w:t>
            </w:r>
            <w:hyperlink r:id="rId9" w:tooltip="Edit section: Scalability" w:history="1">
              <w:r w:rsidRPr="000A79FB">
                <w:rPr>
                  <w:rFonts w:ascii="Arial" w:eastAsia="Times New Roman" w:hAnsi="Arial" w:cs="Arial"/>
                  <w:color w:val="0B0080"/>
                  <w:sz w:val="24"/>
                  <w:szCs w:val="24"/>
                  <w:lang w:val="en-US"/>
                </w:rPr>
                <w:t>edit</w:t>
              </w:r>
            </w:hyperlink>
            <w:r w:rsidRPr="000A79FB">
              <w:rPr>
                <w:rFonts w:ascii="Arial" w:eastAsia="Times New Roman" w:hAnsi="Arial" w:cs="Arial"/>
                <w:color w:val="54595D"/>
                <w:sz w:val="24"/>
                <w:szCs w:val="24"/>
                <w:lang w:val="en-US"/>
              </w:rPr>
              <w:t>]</w:t>
            </w:r>
          </w:p>
          <w:p w14:paraId="21864DC4" w14:textId="63339B1D" w:rsidR="00C60CCD" w:rsidRPr="000A79FB" w:rsidRDefault="00C60CCD" w:rsidP="000A79FB">
            <w:pPr>
              <w:shd w:val="clear" w:color="auto" w:fill="FFFFFF"/>
              <w:spacing w:before="120" w:after="120"/>
              <w:rPr>
                <w:rFonts w:ascii="Arial" w:eastAsia="Times New Roman" w:hAnsi="Arial" w:cs="Arial"/>
                <w:color w:val="202122"/>
                <w:sz w:val="21"/>
                <w:szCs w:val="21"/>
                <w:lang w:val="en-US"/>
              </w:rPr>
            </w:pPr>
            <w:r w:rsidRPr="000A79FB">
              <w:rPr>
                <w:rFonts w:ascii="Arial" w:eastAsia="Times New Roman" w:hAnsi="Arial" w:cs="Arial"/>
                <w:color w:val="202122"/>
                <w:sz w:val="21"/>
                <w:szCs w:val="21"/>
                <w:lang w:val="en-US"/>
              </w:rPr>
              <w:t>As the numbers of users and items grow, traditional CF algorithms will suffer serious scalability problems</w:t>
            </w:r>
            <w:r w:rsidRPr="000A79FB">
              <w:rPr>
                <w:rFonts w:ascii="Arial" w:eastAsia="Times New Roman" w:hAnsi="Arial" w:cs="Arial"/>
                <w:color w:val="202122"/>
                <w:sz w:val="17"/>
                <w:szCs w:val="17"/>
                <w:vertAlign w:val="superscript"/>
                <w:lang w:val="en-US"/>
              </w:rPr>
              <w:t>[</w:t>
            </w:r>
            <w:hyperlink r:id="rId10" w:tooltip="Wikipedia:Citation needed" w:history="1">
              <w:r w:rsidRPr="000A79FB">
                <w:rPr>
                  <w:rFonts w:ascii="Arial" w:eastAsia="Times New Roman" w:hAnsi="Arial" w:cs="Arial"/>
                  <w:i/>
                  <w:iCs/>
                  <w:color w:val="0B0080"/>
                  <w:sz w:val="17"/>
                  <w:szCs w:val="17"/>
                  <w:vertAlign w:val="superscript"/>
                  <w:lang w:val="en-US"/>
                </w:rPr>
                <w:t>citation needed</w:t>
              </w:r>
            </w:hyperlink>
            <w:r w:rsidRPr="000A79FB">
              <w:rPr>
                <w:rFonts w:ascii="Arial" w:eastAsia="Times New Roman" w:hAnsi="Arial" w:cs="Arial"/>
                <w:color w:val="202122"/>
                <w:sz w:val="17"/>
                <w:szCs w:val="17"/>
                <w:vertAlign w:val="superscript"/>
                <w:lang w:val="en-US"/>
              </w:rPr>
              <w:t>]</w:t>
            </w:r>
            <w:r w:rsidRPr="000A79FB">
              <w:rPr>
                <w:rFonts w:ascii="Arial" w:eastAsia="Times New Roman" w:hAnsi="Arial" w:cs="Arial"/>
                <w:color w:val="202122"/>
                <w:sz w:val="21"/>
                <w:szCs w:val="21"/>
                <w:lang w:val="en-US"/>
              </w:rPr>
              <w:t>. For example, with tens of millions of customers </w:t>
            </w:r>
            <w:r w:rsidRPr="000A79FB">
              <w:rPr>
                <w:rFonts w:ascii="Arial" w:eastAsia="Times New Roman" w:hAnsi="Arial" w:cs="Arial"/>
                <w:vanish/>
                <w:color w:val="202122"/>
                <w:sz w:val="25"/>
                <w:szCs w:val="25"/>
                <w:lang w:val="en-US"/>
              </w:rPr>
              <w:t xml:space="preserve">{\displaystyle </w:t>
            </w:r>
            <w:r w:rsidRPr="000A79FB">
              <w:rPr>
                <w:rFonts w:ascii="Arial" w:eastAsia="Times New Roman" w:hAnsi="Arial" w:cs="Arial"/>
                <w:vanish/>
                <w:color w:val="202122"/>
                <w:sz w:val="25"/>
                <w:szCs w:val="25"/>
                <w:lang w:val="en-US"/>
              </w:rPr>
              <w:lastRenderedPageBreak/>
              <w:t>O(M)}</w:t>
            </w:r>
            <w:r w:rsidRPr="000A79FB">
              <w:rPr>
                <w:rFonts w:ascii="Arial" w:eastAsia="Times New Roman" w:hAnsi="Arial" w:cs="Arial"/>
                <w:noProof/>
                <w:color w:val="202122"/>
                <w:sz w:val="21"/>
                <w:szCs w:val="21"/>
                <w:lang w:val="en-US"/>
              </w:rPr>
              <mc:AlternateContent>
                <mc:Choice Requires="wps">
                  <w:drawing>
                    <wp:inline distT="0" distB="0" distL="0" distR="0" wp14:anchorId="2D7DA734" wp14:editId="5855809B">
                      <wp:extent cx="304800" cy="304800"/>
                      <wp:effectExtent l="0" t="0" r="0" b="0"/>
                      <wp:docPr id="3" name="Rectangle 3" descr="O(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CE6623F" id="Rectangle 3" o:spid="_x0000_s1026" alt="O(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" filled="f" stroked="f">
                      <o:lock v:ext="edit" aspectratio="t"/>
                      <w10:anchorlock/>
                    </v:rect>
                  </w:pict>
                </mc:Fallback>
              </mc:AlternateContent>
            </w:r>
            <w:r w:rsidRPr="000A79FB">
              <w:rPr>
                <w:rFonts w:ascii="Arial" w:eastAsia="Times New Roman" w:hAnsi="Arial" w:cs="Arial"/>
                <w:color w:val="202122"/>
                <w:sz w:val="21"/>
                <w:szCs w:val="21"/>
                <w:lang w:val="en-US"/>
              </w:rPr>
              <w:t> and millions of items </w:t>
            </w:r>
            <w:r w:rsidRPr="000A79FB">
              <w:rPr>
                <w:rFonts w:ascii="Arial" w:eastAsia="Times New Roman" w:hAnsi="Arial" w:cs="Arial"/>
                <w:vanish/>
                <w:color w:val="202122"/>
                <w:sz w:val="25"/>
                <w:szCs w:val="25"/>
                <w:lang w:val="en-US"/>
              </w:rPr>
              <w:t>{\displaystyle O(N)}</w:t>
            </w:r>
            <w:r w:rsidRPr="000A79FB">
              <w:rPr>
                <w:rFonts w:ascii="Arial" w:eastAsia="Times New Roman" w:hAnsi="Arial" w:cs="Arial"/>
                <w:noProof/>
                <w:color w:val="202122"/>
                <w:sz w:val="21"/>
                <w:szCs w:val="21"/>
                <w:lang w:val="en-US"/>
              </w:rPr>
              <mc:AlternateContent>
                <mc:Choice Requires="wps">
                  <w:drawing>
                    <wp:inline distT="0" distB="0" distL="0" distR="0" wp14:anchorId="488436A1" wp14:editId="4AD1B641">
                      <wp:extent cx="304800" cy="304800"/>
                      <wp:effectExtent l="0" t="0" r="0" b="0"/>
                      <wp:docPr id="2" name="Rectangle 2" descr="O(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D186867" id="Rectangle 2" o:spid="_x0000_s1026" alt="O(N)"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" filled="f" stroked="f">
                      <o:lock v:ext="edit" aspectratio="t"/>
                      <w10:anchorlock/>
                    </v:rect>
                  </w:pict>
                </mc:Fallback>
              </mc:AlternateContent>
            </w:r>
            <w:r w:rsidRPr="000A79FB">
              <w:rPr>
                <w:rFonts w:ascii="Arial" w:eastAsia="Times New Roman" w:hAnsi="Arial" w:cs="Arial"/>
                <w:color w:val="202122"/>
                <w:sz w:val="21"/>
                <w:szCs w:val="21"/>
                <w:lang w:val="en-US"/>
              </w:rPr>
              <w:t>, a CF algorithm with the complexity of </w:t>
            </w:r>
            <w:r w:rsidRPr="000A79FB">
              <w:rPr>
                <w:rFonts w:ascii="Arial" w:eastAsia="Times New Roman" w:hAnsi="Arial" w:cs="Arial"/>
                <w:vanish/>
                <w:color w:val="202122"/>
                <w:sz w:val="25"/>
                <w:szCs w:val="25"/>
                <w:lang w:val="en-US"/>
              </w:rPr>
              <w:t>{\displaystyle n}</w:t>
            </w:r>
            <w:r w:rsidRPr="000A79FB">
              <w:rPr>
                <w:rFonts w:ascii="Arial" w:eastAsia="Times New Roman" w:hAnsi="Arial" w:cs="Arial"/>
                <w:noProof/>
                <w:color w:val="202122"/>
                <w:sz w:val="21"/>
                <w:szCs w:val="21"/>
                <w:lang w:val="en-US"/>
              </w:rPr>
              <mc:AlternateContent>
                <mc:Choice Requires="wps">
                  <w:drawing>
                    <wp:inline distT="0" distB="0" distL="0" distR="0" wp14:anchorId="133095EF" wp14:editId="027260B8">
                      <wp:extent cx="304800" cy="304800"/>
                      <wp:effectExtent l="0" t="0" r="0" b="0"/>
                      <wp:docPr id="1" name="Rectangle 1" descr="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A8FD085" id="Rectangle 1" o:spid="_x0000_s1026" alt="n"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" filled="f" stroked="f">
                      <o:lock v:ext="edit" aspectratio="t"/>
                      <w10:anchorlock/>
                    </v:rect>
                  </w:pict>
                </mc:Fallback>
              </mc:AlternateContent>
            </w:r>
            <w:r w:rsidRPr="000A79FB">
              <w:rPr>
                <w:rFonts w:ascii="Arial" w:eastAsia="Times New Roman" w:hAnsi="Arial" w:cs="Arial"/>
                <w:color w:val="202122"/>
                <w:sz w:val="21"/>
                <w:szCs w:val="21"/>
                <w:lang w:val="en-US"/>
              </w:rPr>
              <w:t> is already too large. As well, many systems need to react immediately to online requirements and make recommendations for all users regardless of their purchases and ratings history, which demands a higher scalability of a CF system. Large web companies such as Twitter use clusters of machines to scale recommendations for their millions of users, with most computations happening in very large memory machines.</w:t>
            </w:r>
            <w:hyperlink r:id="rId11" w:anchor="cite_note-twitterwtf-15" w:history="1">
              <w:r w:rsidRPr="000A79FB">
                <w:rPr>
                  <w:rFonts w:ascii="Arial" w:eastAsia="Times New Roman" w:hAnsi="Arial" w:cs="Arial"/>
                  <w:color w:val="0B0080"/>
                  <w:sz w:val="17"/>
                  <w:szCs w:val="17"/>
                  <w:vertAlign w:val="superscript"/>
                  <w:lang w:val="en-US"/>
                </w:rPr>
                <w:t>[15]</w:t>
              </w:r>
            </w:hyperlink>
          </w:p>
          <w:p w14:paraId="38622382" w14:textId="77777777" w:rsidR="00C60CCD" w:rsidRPr="000A79FB" w:rsidRDefault="00C60CCD" w:rsidP="000A79FB">
            <w:pPr>
              <w:shd w:val="clear" w:color="auto" w:fill="FFFFFF"/>
              <w:spacing w:before="72"/>
              <w:outlineLvl w:val="2"/>
              <w:rPr>
                <w:rFonts w:ascii="Arial" w:eastAsia="Times New Roman" w:hAnsi="Arial" w:cs="Arial"/>
                <w:b/>
                <w:bCs/>
                <w:color w:val="000000"/>
                <w:sz w:val="29"/>
                <w:szCs w:val="29"/>
                <w:lang w:val="en-US"/>
              </w:rPr>
            </w:pPr>
            <w:r w:rsidRPr="000A79FB">
              <w:rPr>
                <w:rFonts w:ascii="Arial" w:eastAsia="Times New Roman" w:hAnsi="Arial" w:cs="Arial"/>
                <w:b/>
                <w:bCs/>
                <w:color w:val="000000"/>
                <w:sz w:val="29"/>
                <w:szCs w:val="29"/>
                <w:lang w:val="en-US"/>
              </w:rPr>
              <w:t>Synonyms</w:t>
            </w:r>
            <w:r w:rsidRPr="000A79FB">
              <w:rPr>
                <w:rFonts w:ascii="Arial" w:eastAsia="Times New Roman" w:hAnsi="Arial" w:cs="Arial"/>
                <w:color w:val="54595D"/>
                <w:sz w:val="24"/>
                <w:szCs w:val="24"/>
                <w:lang w:val="en-US"/>
              </w:rPr>
              <w:t>[</w:t>
            </w:r>
            <w:hyperlink r:id="rId12" w:tooltip="Edit section: Synonyms" w:history="1">
              <w:r w:rsidRPr="000A79FB">
                <w:rPr>
                  <w:rFonts w:ascii="Arial" w:eastAsia="Times New Roman" w:hAnsi="Arial" w:cs="Arial"/>
                  <w:color w:val="0B0080"/>
                  <w:sz w:val="24"/>
                  <w:szCs w:val="24"/>
                  <w:lang w:val="en-US"/>
                </w:rPr>
                <w:t>edit</w:t>
              </w:r>
            </w:hyperlink>
            <w:r w:rsidRPr="000A79FB">
              <w:rPr>
                <w:rFonts w:ascii="Arial" w:eastAsia="Times New Roman" w:hAnsi="Arial" w:cs="Arial"/>
                <w:color w:val="54595D"/>
                <w:sz w:val="24"/>
                <w:szCs w:val="24"/>
                <w:lang w:val="en-US"/>
              </w:rPr>
              <w:t>]</w:t>
            </w:r>
          </w:p>
          <w:p w14:paraId="27F8FAC2" w14:textId="77777777" w:rsidR="00C60CCD" w:rsidRPr="000A79FB" w:rsidRDefault="001517F8" w:rsidP="000A79FB">
            <w:pPr>
              <w:shd w:val="clear" w:color="auto" w:fill="FFFFFF"/>
              <w:spacing w:before="120" w:after="120"/>
              <w:rPr>
                <w:rFonts w:ascii="Arial" w:eastAsia="Times New Roman" w:hAnsi="Arial" w:cs="Arial"/>
                <w:color w:val="202122"/>
                <w:sz w:val="21"/>
                <w:szCs w:val="21"/>
                <w:lang w:val="en-US"/>
              </w:rPr>
            </w:pPr>
            <w:hyperlink r:id="rId13" w:tooltip="Synonyms" w:history="1">
              <w:r w:rsidR="00C60CCD" w:rsidRPr="000A79FB">
                <w:rPr>
                  <w:rFonts w:ascii="Arial" w:eastAsia="Times New Roman" w:hAnsi="Arial" w:cs="Arial"/>
                  <w:color w:val="0B0080"/>
                  <w:sz w:val="21"/>
                  <w:szCs w:val="21"/>
                  <w:lang w:val="en-US"/>
                </w:rPr>
                <w:t>Synonyms</w:t>
              </w:r>
            </w:hyperlink>
            <w:r w:rsidR="00C60CCD" w:rsidRPr="000A79FB">
              <w:rPr>
                <w:rFonts w:ascii="Arial" w:eastAsia="Times New Roman" w:hAnsi="Arial" w:cs="Arial"/>
                <w:color w:val="202122"/>
                <w:sz w:val="21"/>
                <w:szCs w:val="21"/>
                <w:lang w:val="en-US"/>
              </w:rPr>
              <w:t> refers to the tendency of a number of the same or very similar items to have different names or entries. Most recommender systems are unable to discover this latent association and thus treat these products differently.</w:t>
            </w:r>
          </w:p>
          <w:p w14:paraId="15B8B7BA" w14:textId="77777777" w:rsidR="00C60CCD" w:rsidRPr="000A79FB" w:rsidRDefault="00C60CCD" w:rsidP="000A79FB">
            <w:pPr>
              <w:shd w:val="clear" w:color="auto" w:fill="FFFFFF"/>
              <w:spacing w:before="120" w:after="120"/>
              <w:rPr>
                <w:rFonts w:ascii="Arial" w:eastAsia="Times New Roman" w:hAnsi="Arial" w:cs="Arial"/>
                <w:color w:val="202122"/>
                <w:sz w:val="21"/>
                <w:szCs w:val="21"/>
                <w:lang w:val="en-US"/>
              </w:rPr>
            </w:pPr>
            <w:r w:rsidRPr="000A79FB">
              <w:rPr>
                <w:rFonts w:ascii="Arial" w:eastAsia="Times New Roman" w:hAnsi="Arial" w:cs="Arial"/>
                <w:color w:val="202122"/>
                <w:sz w:val="21"/>
                <w:szCs w:val="21"/>
                <w:lang w:val="en-US"/>
              </w:rPr>
              <w:t>For example, the seemingly different items "children's movie" and "children's film" are actually referring to the same item. Indeed, the degree of variability in descriptive term usage is greater than commonly suspected.</w:t>
            </w:r>
            <w:r w:rsidRPr="000A79FB">
              <w:rPr>
                <w:rFonts w:ascii="Arial" w:eastAsia="Times New Roman" w:hAnsi="Arial" w:cs="Arial"/>
                <w:color w:val="202122"/>
                <w:sz w:val="17"/>
                <w:szCs w:val="17"/>
                <w:vertAlign w:val="superscript"/>
                <w:lang w:val="en-US"/>
              </w:rPr>
              <w:t>[</w:t>
            </w:r>
            <w:hyperlink r:id="rId14" w:tooltip="Wikipedia:Citation needed" w:history="1">
              <w:r w:rsidRPr="000A79FB">
                <w:rPr>
                  <w:rFonts w:ascii="Arial" w:eastAsia="Times New Roman" w:hAnsi="Arial" w:cs="Arial"/>
                  <w:i/>
                  <w:iCs/>
                  <w:color w:val="0B0080"/>
                  <w:sz w:val="17"/>
                  <w:szCs w:val="17"/>
                  <w:vertAlign w:val="superscript"/>
                  <w:lang w:val="en-US"/>
                </w:rPr>
                <w:t>citation needed</w:t>
              </w:r>
            </w:hyperlink>
            <w:r w:rsidRPr="000A79FB">
              <w:rPr>
                <w:rFonts w:ascii="Arial" w:eastAsia="Times New Roman" w:hAnsi="Arial" w:cs="Arial"/>
                <w:color w:val="202122"/>
                <w:sz w:val="17"/>
                <w:szCs w:val="17"/>
                <w:vertAlign w:val="superscript"/>
                <w:lang w:val="en-US"/>
              </w:rPr>
              <w:t>]</w:t>
            </w:r>
            <w:r w:rsidRPr="000A79FB">
              <w:rPr>
                <w:rFonts w:ascii="Arial" w:eastAsia="Times New Roman" w:hAnsi="Arial" w:cs="Arial"/>
                <w:color w:val="202122"/>
                <w:sz w:val="21"/>
                <w:szCs w:val="21"/>
                <w:lang w:val="en-US"/>
              </w:rPr>
              <w:t xml:space="preserve"> The prevalence of synonyms </w:t>
            </w:r>
            <w:r w:rsidRPr="000A79FB">
              <w:rPr>
                <w:rFonts w:ascii="Arial" w:eastAsia="Times New Roman" w:hAnsi="Arial" w:cs="Arial"/>
                <w:color w:val="202122"/>
                <w:sz w:val="21"/>
                <w:szCs w:val="21"/>
                <w:lang w:val="en-US"/>
              </w:rPr>
              <w:lastRenderedPageBreak/>
              <w:t>decreases the recommendation performance of CF systems. Topic Modeling (like the </w:t>
            </w:r>
            <w:hyperlink r:id="rId15" w:tooltip="Latent Dirichlet Allocation" w:history="1">
              <w:r w:rsidRPr="000A79FB">
                <w:rPr>
                  <w:rFonts w:ascii="Arial" w:eastAsia="Times New Roman" w:hAnsi="Arial" w:cs="Arial"/>
                  <w:color w:val="0B0080"/>
                  <w:sz w:val="21"/>
                  <w:szCs w:val="21"/>
                  <w:lang w:val="en-US"/>
                </w:rPr>
                <w:t>Latent Dirichlet Allocation</w:t>
              </w:r>
            </w:hyperlink>
            <w:r w:rsidRPr="000A79FB">
              <w:rPr>
                <w:rFonts w:ascii="Arial" w:eastAsia="Times New Roman" w:hAnsi="Arial" w:cs="Arial"/>
                <w:color w:val="202122"/>
                <w:sz w:val="21"/>
                <w:szCs w:val="21"/>
                <w:lang w:val="en-US"/>
              </w:rPr>
              <w:t> technique) could solve this by grouping different words belonging to the same topic.</w:t>
            </w:r>
            <w:r w:rsidRPr="000A79FB">
              <w:rPr>
                <w:rFonts w:ascii="Arial" w:eastAsia="Times New Roman" w:hAnsi="Arial" w:cs="Arial"/>
                <w:color w:val="202122"/>
                <w:sz w:val="17"/>
                <w:szCs w:val="17"/>
                <w:vertAlign w:val="superscript"/>
                <w:lang w:val="en-US"/>
              </w:rPr>
              <w:t>[</w:t>
            </w:r>
            <w:hyperlink r:id="rId16" w:tooltip="Wikipedia:Citation needed" w:history="1">
              <w:r w:rsidRPr="000A79FB">
                <w:rPr>
                  <w:rFonts w:ascii="Arial" w:eastAsia="Times New Roman" w:hAnsi="Arial" w:cs="Arial"/>
                  <w:i/>
                  <w:iCs/>
                  <w:color w:val="0B0080"/>
                  <w:sz w:val="17"/>
                  <w:szCs w:val="17"/>
                  <w:vertAlign w:val="superscript"/>
                  <w:lang w:val="en-US"/>
                </w:rPr>
                <w:t>citation needed</w:t>
              </w:r>
            </w:hyperlink>
            <w:r w:rsidRPr="000A79FB">
              <w:rPr>
                <w:rFonts w:ascii="Arial" w:eastAsia="Times New Roman" w:hAnsi="Arial" w:cs="Arial"/>
                <w:color w:val="202122"/>
                <w:sz w:val="17"/>
                <w:szCs w:val="17"/>
                <w:vertAlign w:val="superscript"/>
                <w:lang w:val="en-US"/>
              </w:rPr>
              <w:t>]</w:t>
            </w:r>
          </w:p>
          <w:p w14:paraId="6A6D067A" w14:textId="77777777" w:rsidR="00C60CCD" w:rsidRPr="000A79FB" w:rsidRDefault="00C60CCD" w:rsidP="000A79FB">
            <w:pPr>
              <w:shd w:val="clear" w:color="auto" w:fill="FFFFFF"/>
              <w:spacing w:before="72"/>
              <w:outlineLvl w:val="2"/>
              <w:rPr>
                <w:rFonts w:ascii="Arial" w:eastAsia="Times New Roman" w:hAnsi="Arial" w:cs="Arial"/>
                <w:b/>
                <w:bCs/>
                <w:color w:val="000000"/>
                <w:sz w:val="29"/>
                <w:szCs w:val="29"/>
                <w:lang w:val="en-US"/>
              </w:rPr>
            </w:pPr>
            <w:r w:rsidRPr="000A79FB">
              <w:rPr>
                <w:rFonts w:ascii="Arial" w:eastAsia="Times New Roman" w:hAnsi="Arial" w:cs="Arial"/>
                <w:b/>
                <w:bCs/>
                <w:color w:val="000000"/>
                <w:sz w:val="29"/>
                <w:szCs w:val="29"/>
                <w:lang w:val="en-US"/>
              </w:rPr>
              <w:t>Gray sheep</w:t>
            </w:r>
            <w:r w:rsidRPr="000A79FB">
              <w:rPr>
                <w:rFonts w:ascii="Arial" w:eastAsia="Times New Roman" w:hAnsi="Arial" w:cs="Arial"/>
                <w:color w:val="54595D"/>
                <w:sz w:val="24"/>
                <w:szCs w:val="24"/>
                <w:lang w:val="en-US"/>
              </w:rPr>
              <w:t>[</w:t>
            </w:r>
            <w:hyperlink r:id="rId17" w:tooltip="Edit section: Gray sheep" w:history="1">
              <w:r w:rsidRPr="000A79FB">
                <w:rPr>
                  <w:rFonts w:ascii="Arial" w:eastAsia="Times New Roman" w:hAnsi="Arial" w:cs="Arial"/>
                  <w:color w:val="0B0080"/>
                  <w:sz w:val="24"/>
                  <w:szCs w:val="24"/>
                  <w:lang w:val="en-US"/>
                </w:rPr>
                <w:t>edit</w:t>
              </w:r>
            </w:hyperlink>
            <w:r w:rsidRPr="000A79FB">
              <w:rPr>
                <w:rFonts w:ascii="Arial" w:eastAsia="Times New Roman" w:hAnsi="Arial" w:cs="Arial"/>
                <w:color w:val="54595D"/>
                <w:sz w:val="24"/>
                <w:szCs w:val="24"/>
                <w:lang w:val="en-US"/>
              </w:rPr>
              <w:t>]</w:t>
            </w:r>
          </w:p>
          <w:p w14:paraId="739E6117" w14:textId="77777777" w:rsidR="00C60CCD" w:rsidRPr="000A79FB" w:rsidRDefault="00C60CCD" w:rsidP="000A79FB">
            <w:pPr>
              <w:shd w:val="clear" w:color="auto" w:fill="FFFFFF"/>
              <w:spacing w:before="120" w:after="120"/>
              <w:rPr>
                <w:rFonts w:ascii="Arial" w:eastAsia="Times New Roman" w:hAnsi="Arial" w:cs="Arial"/>
                <w:color w:val="202122"/>
                <w:sz w:val="21"/>
                <w:szCs w:val="21"/>
                <w:lang w:val="en-US"/>
              </w:rPr>
            </w:pPr>
            <w:r w:rsidRPr="000A79FB">
              <w:rPr>
                <w:rFonts w:ascii="Arial" w:eastAsia="Times New Roman" w:hAnsi="Arial" w:cs="Arial"/>
                <w:color w:val="202122"/>
                <w:sz w:val="21"/>
                <w:szCs w:val="21"/>
                <w:lang w:val="en-US"/>
              </w:rPr>
              <w:t>Gray sheep refers to the users whose opinions do not consistently agree or disagree with any group of people and thus do not benefit from collaborative filtering. </w:t>
            </w:r>
            <w:hyperlink r:id="rId18" w:tooltip="Black sheep" w:history="1">
              <w:r w:rsidRPr="000A79FB">
                <w:rPr>
                  <w:rFonts w:ascii="Arial" w:eastAsia="Times New Roman" w:hAnsi="Arial" w:cs="Arial"/>
                  <w:color w:val="0B0080"/>
                  <w:sz w:val="21"/>
                  <w:szCs w:val="21"/>
                  <w:lang w:val="en-US"/>
                </w:rPr>
                <w:t>Black sheep</w:t>
              </w:r>
            </w:hyperlink>
            <w:r w:rsidRPr="000A79FB">
              <w:rPr>
                <w:rFonts w:ascii="Arial" w:eastAsia="Times New Roman" w:hAnsi="Arial" w:cs="Arial"/>
                <w:color w:val="202122"/>
                <w:sz w:val="21"/>
                <w:szCs w:val="21"/>
                <w:lang w:val="en-US"/>
              </w:rPr>
              <w:t> are a group whose idiosyncratic tastes make recommendations nearly impossible. Although this is a failure of the recommender system, non-electronic recommenders also have great problems in these cases, so having black sheep is an acceptable failure</w:t>
            </w:r>
          </w:p>
          <w:p w14:paraId="6834A29D" w14:textId="77777777" w:rsidR="00C60CCD" w:rsidRPr="00DD66B8" w:rsidRDefault="00C60CCD">
            <w:pPr>
              <w:rPr>
                <w:lang w:val="en-US"/>
              </w:rPr>
            </w:pPr>
          </w:p>
        </w:tc>
        <w:tc>
          <w:tcPr>
            <w:tcW w:w="2596" w:type="dxa"/>
          </w:tcPr>
          <w:p w14:paraId="687BC6DC" w14:textId="59EE06C6" w:rsidR="00C60CCD" w:rsidRPr="000A79FB" w:rsidRDefault="001946A4" w:rsidP="000A79FB">
            <w:pPr>
              <w:shd w:val="clear" w:color="auto" w:fill="FFFFFF"/>
              <w:spacing w:before="120" w:after="120"/>
              <w:rPr>
                <w:rFonts w:ascii="Arial" w:eastAsia="Times New Roman" w:hAnsi="Arial" w:cs="Arial"/>
                <w:color w:val="202122"/>
                <w:sz w:val="21"/>
                <w:szCs w:val="21"/>
                <w:lang w:val="en-US"/>
              </w:rPr>
            </w:pPr>
            <w:r>
              <w:rPr>
                <w:rFonts w:ascii="Arial" w:eastAsia="Times New Roman" w:hAnsi="Arial" w:cs="Arial"/>
                <w:color w:val="202122"/>
                <w:sz w:val="21"/>
                <w:szCs w:val="21"/>
                <w:lang w:val="en-US"/>
              </w:rPr>
              <w:lastRenderedPageBreak/>
              <w:t>Only 4 me</w:t>
            </w:r>
            <w:r w:rsidR="004F349F">
              <w:rPr>
                <w:rFonts w:ascii="Arial" w:eastAsia="Times New Roman" w:hAnsi="Arial" w:cs="Arial"/>
                <w:color w:val="202122"/>
                <w:sz w:val="21"/>
                <w:szCs w:val="21"/>
                <w:lang w:val="en-US"/>
              </w:rPr>
              <w:t>thods (CF,SVM, Linear and logistic) were compared</w:t>
            </w:r>
          </w:p>
        </w:tc>
      </w:tr>
      <w:tr w:rsidR="00C60CCD" w:rsidRPr="00B20305" w14:paraId="5F171D54" w14:textId="15608D15" w:rsidTr="00B63C26">
        <w:trPr>
          <w:trHeight w:val="323"/>
        </w:trPr>
        <w:tc>
          <w:tcPr>
            <w:tcW w:w="846" w:type="dxa"/>
          </w:tcPr>
          <w:p w14:paraId="36185E5C" w14:textId="4C5734D7" w:rsidR="00C60CCD" w:rsidRPr="00DD66B8" w:rsidRDefault="00C60CCD">
            <w:pPr>
              <w:rPr>
                <w:lang w:val="en-US"/>
              </w:rPr>
            </w:pPr>
            <w:r>
              <w:rPr>
                <w:lang w:val="en-US"/>
              </w:rPr>
              <w:lastRenderedPageBreak/>
              <w:fldChar w:fldCharType="begin"/>
            </w:r>
            <w:r>
              <w:rPr>
                <w:lang w:val="en-US"/>
              </w:rPr>
              <w:instrText xml:space="preserve"> ADDIN EN.CITE &lt;EndNote&gt;&lt;Cite&gt;&lt;Author&gt;Ziemniak&lt;/Author&gt;&lt;Year&gt;2011&lt;/Year&gt;&lt;RecNum&gt;698&lt;/RecNum&gt;&lt;DisplayText&gt;[3]&lt;/DisplayText&gt;&lt;record&gt;&lt;rec-number&gt;698&lt;/rec-number&gt;&lt;foreign-keys&gt;&lt;key app="EN" db-id="9a20v0t2yvfat1e2ff2xes5c509rdpxaax0f" timestamp="0" guid="ef201f88-eac4-4922-baf7-a9d67c5db132"&gt;698&lt;/key&gt;&lt;/foreign-keys&gt;&lt;ref-type name="Conference Proceedings"&gt;10&lt;/ref-type&gt;&lt;contributors&gt;&lt;authors&gt;&lt;author&gt;T. Ziemniak&lt;/author&gt;&lt;/authors&gt;&lt;/contributors&gt;&lt;titles&gt;&lt;title&gt;Use of Machine Learning Classification Techniques to Detect Atypical Behavior in Medical Applications&lt;/title&gt;&lt;secondary-title&gt;2011 Sixth International Conference on IT Security Incident Management and IT Forensics&lt;/secondary-title&gt;&lt;alt-title&gt;2011 Sixth International Conference on IT Security Incident Management and IT Forensics&lt;/alt-title&gt;&lt;/titles&gt;&lt;pages&gt;149-162&lt;/pages&gt;&lt;keywords&gt;&lt;keyword&gt;cryptography&lt;/keyword&gt;&lt;keyword&gt;health care&lt;/keyword&gt;&lt;keyword&gt;learning (artificial intelligence)&lt;/keyword&gt;&lt;keyword&gt;medical information systems&lt;/keyword&gt;&lt;keyword&gt;pattern classification&lt;/keyword&gt;&lt;keyword&gt;machine learning classification techniques&lt;/keyword&gt;&lt;keyword&gt;atypical behavior detection&lt;/keyword&gt;&lt;keyword&gt;medical applications&lt;/keyword&gt;&lt;keyword&gt;health care informatics&lt;/keyword&gt;&lt;keyword&gt;electronic health records systems&lt;/keyword&gt;&lt;keyword&gt;encryption&lt;/keyword&gt;&lt;keyword&gt;business continuity techniques&lt;/keyword&gt;&lt;keyword&gt;Accuracy&lt;/keyword&gt;&lt;keyword&gt;Organizations&lt;/keyword&gt;&lt;keyword&gt;Security&lt;/keyword&gt;&lt;keyword&gt;Machine learning&lt;/keyword&gt;&lt;keyword&gt;Hospitals&lt;/keyword&gt;&lt;keyword&gt;Biomedical equipment&lt;/keyword&gt;&lt;/keywords&gt;&lt;dates&gt;&lt;year&gt;2011&lt;/year&gt;&lt;pub-dates&gt;&lt;date&gt;10-12 May 2011&lt;/date&gt;&lt;/pub-dates&gt;&lt;/dates&gt;&lt;urls&gt;&lt;/urls&gt;&lt;electronic-resource-num&gt;10.1109/IMF.2011.20&lt;/electronic-resource-num&gt;&lt;/record&gt;&lt;/Cite&gt;&lt;/EndNote&gt;</w:instrText>
            </w:r>
            <w:r>
              <w:rPr>
                <w:lang w:val="en-US"/>
              </w:rPr>
              <w:fldChar w:fldCharType="separate"/>
            </w:r>
            <w:r>
              <w:rPr>
                <w:noProof/>
                <w:lang w:val="en-US"/>
              </w:rPr>
              <w:t>[3]</w:t>
            </w:r>
            <w:r>
              <w:rPr>
                <w:lang w:val="en-US"/>
              </w:rPr>
              <w:fldChar w:fldCharType="end"/>
            </w:r>
          </w:p>
        </w:tc>
        <w:tc>
          <w:tcPr>
            <w:tcW w:w="1564" w:type="dxa"/>
          </w:tcPr>
          <w:p w14:paraId="5FE8B4CE" w14:textId="0D1AB7B7" w:rsidR="00C60CCD" w:rsidRPr="00DD66B8" w:rsidRDefault="00C60CCD">
            <w:pPr>
              <w:rPr>
                <w:lang w:val="en-US"/>
              </w:rPr>
            </w:pPr>
            <w:r>
              <w:rPr>
                <w:rFonts w:ascii="TimesNewRoman" w:hAnsi="TimesNewRoman" w:cs="TimesNewRoman"/>
                <w:sz w:val="20"/>
                <w:szCs w:val="20"/>
                <w:lang w:val="en-US"/>
              </w:rPr>
              <w:t>detect atypical behavior in a health care application.</w:t>
            </w:r>
          </w:p>
        </w:tc>
        <w:tc>
          <w:tcPr>
            <w:tcW w:w="3544" w:type="dxa"/>
          </w:tcPr>
          <w:p w14:paraId="0D5580E6" w14:textId="77777777" w:rsidR="00C60CCD" w:rsidRDefault="00C60CCD" w:rsidP="00003794">
            <w:pPr>
              <w:autoSpaceDE w:val="0"/>
              <w:autoSpaceDN w:val="0"/>
              <w:adjustRightInd w:val="0"/>
              <w:rPr>
                <w:rFonts w:ascii="TimesNewRoman" w:hAnsi="TimesNewRoman" w:cs="TimesNewRoman"/>
                <w:sz w:val="20"/>
                <w:szCs w:val="20"/>
                <w:lang w:val="en-US"/>
              </w:rPr>
            </w:pPr>
            <w:r>
              <w:rPr>
                <w:rFonts w:ascii="TimesNewRoman" w:hAnsi="TimesNewRoman" w:cs="TimesNewRoman"/>
                <w:sz w:val="20"/>
                <w:szCs w:val="20"/>
                <w:lang w:val="en-US"/>
              </w:rPr>
              <w:t>The J48 algorithm in WEKA produces a C4.5</w:t>
            </w:r>
          </w:p>
          <w:p w14:paraId="7D6D2450" w14:textId="243EBBD1" w:rsidR="00C60CCD" w:rsidRPr="00DD66B8" w:rsidRDefault="00C60CCD" w:rsidP="00003794">
            <w:pPr>
              <w:rPr>
                <w:lang w:val="en-US"/>
              </w:rPr>
            </w:pPr>
            <w:r>
              <w:rPr>
                <w:rFonts w:ascii="TimesNewRoman" w:hAnsi="TimesNewRoman" w:cs="TimesNewRoman"/>
                <w:sz w:val="20"/>
                <w:szCs w:val="20"/>
                <w:lang w:val="en-US"/>
              </w:rPr>
              <w:t>decision tree.</w:t>
            </w:r>
          </w:p>
        </w:tc>
        <w:tc>
          <w:tcPr>
            <w:tcW w:w="1985" w:type="dxa"/>
          </w:tcPr>
          <w:p w14:paraId="4D4B98B4" w14:textId="77777777" w:rsidR="00C60CCD" w:rsidRPr="00DD66B8" w:rsidRDefault="00C60CCD">
            <w:pPr>
              <w:rPr>
                <w:lang w:val="en-US"/>
              </w:rPr>
            </w:pPr>
          </w:p>
        </w:tc>
        <w:tc>
          <w:tcPr>
            <w:tcW w:w="2155" w:type="dxa"/>
          </w:tcPr>
          <w:p w14:paraId="0CE830AB" w14:textId="77777777" w:rsidR="00C60CCD" w:rsidRDefault="00C60CCD" w:rsidP="0090692C">
            <w:pPr>
              <w:autoSpaceDE w:val="0"/>
              <w:autoSpaceDN w:val="0"/>
              <w:adjustRightInd w:val="0"/>
              <w:rPr>
                <w:rFonts w:ascii="TimesNewRoman" w:hAnsi="TimesNewRoman" w:cs="TimesNewRoman"/>
                <w:sz w:val="20"/>
                <w:szCs w:val="20"/>
                <w:lang w:val="en-US"/>
              </w:rPr>
            </w:pPr>
            <w:r>
              <w:rPr>
                <w:rFonts w:ascii="TimesNewRoman" w:hAnsi="TimesNewRoman" w:cs="TimesNewRoman"/>
                <w:sz w:val="20"/>
                <w:szCs w:val="20"/>
                <w:lang w:val="en-US"/>
              </w:rPr>
              <w:t>First this model scales to large datasets – in the</w:t>
            </w:r>
          </w:p>
          <w:p w14:paraId="429FD44E" w14:textId="2E533F8C" w:rsidR="00C60CCD" w:rsidRDefault="00C60CCD" w:rsidP="0090692C">
            <w:pPr>
              <w:autoSpaceDE w:val="0"/>
              <w:autoSpaceDN w:val="0"/>
              <w:adjustRightInd w:val="0"/>
              <w:rPr>
                <w:rFonts w:ascii="TimesNewRoman" w:hAnsi="TimesNewRoman" w:cs="TimesNewRoman"/>
                <w:sz w:val="20"/>
                <w:szCs w:val="20"/>
                <w:lang w:val="en-US"/>
              </w:rPr>
            </w:pPr>
            <w:r>
              <w:rPr>
                <w:rFonts w:ascii="TimesNewRoman" w:hAnsi="TimesNewRoman" w:cs="TimesNewRoman"/>
                <w:sz w:val="20"/>
                <w:szCs w:val="20"/>
                <w:lang w:val="en-US"/>
              </w:rPr>
              <w:t xml:space="preserve">examples detailed </w:t>
            </w:r>
            <w:r w:rsidR="00E3777C">
              <w:rPr>
                <w:rFonts w:ascii="TimesNewRoman" w:hAnsi="TimesNewRoman" w:cs="TimesNewRoman"/>
                <w:sz w:val="20"/>
                <w:szCs w:val="20"/>
                <w:lang w:val="en-US"/>
              </w:rPr>
              <w:t>below;</w:t>
            </w:r>
            <w:r>
              <w:rPr>
                <w:rFonts w:ascii="TimesNewRoman" w:hAnsi="TimesNewRoman" w:cs="TimesNewRoman"/>
                <w:sz w:val="20"/>
                <w:szCs w:val="20"/>
                <w:lang w:val="en-US"/>
              </w:rPr>
              <w:t xml:space="preserve"> the system is processing tens of thousands of instances. Secondly a decisions tree has the benefit of</w:t>
            </w:r>
          </w:p>
          <w:p w14:paraId="08A0996B" w14:textId="77777777" w:rsidR="00C60CCD" w:rsidRDefault="00C60CCD" w:rsidP="0090692C">
            <w:pPr>
              <w:autoSpaceDE w:val="0"/>
              <w:autoSpaceDN w:val="0"/>
              <w:adjustRightInd w:val="0"/>
              <w:rPr>
                <w:rFonts w:ascii="TimesNewRoman" w:hAnsi="TimesNewRoman" w:cs="TimesNewRoman"/>
                <w:sz w:val="20"/>
                <w:szCs w:val="20"/>
                <w:lang w:val="en-US"/>
              </w:rPr>
            </w:pPr>
            <w:r>
              <w:rPr>
                <w:rFonts w:ascii="TimesNewRoman" w:hAnsi="TimesNewRoman" w:cs="TimesNewRoman"/>
                <w:sz w:val="20"/>
                <w:szCs w:val="20"/>
                <w:lang w:val="en-US"/>
              </w:rPr>
              <w:t>producing output that can be easily interpreted by a user and it could be easily understood why a given instance was</w:t>
            </w:r>
          </w:p>
          <w:p w14:paraId="4AC993E6" w14:textId="142A52A0" w:rsidR="00C60CCD" w:rsidRPr="00DD66B8" w:rsidRDefault="00C60CCD" w:rsidP="0090692C">
            <w:pPr>
              <w:rPr>
                <w:lang w:val="en-US"/>
              </w:rPr>
            </w:pPr>
            <w:r>
              <w:rPr>
                <w:rFonts w:ascii="TimesNewRoman" w:hAnsi="TimesNewRoman" w:cs="TimesNewRoman"/>
                <w:sz w:val="20"/>
                <w:szCs w:val="20"/>
                <w:lang w:val="en-US"/>
              </w:rPr>
              <w:t>misclassified [4].</w:t>
            </w:r>
          </w:p>
        </w:tc>
        <w:tc>
          <w:tcPr>
            <w:tcW w:w="3328" w:type="dxa"/>
          </w:tcPr>
          <w:p w14:paraId="09F43E54" w14:textId="77777777" w:rsidR="00C60CCD" w:rsidRDefault="00C60CCD" w:rsidP="00383AD1">
            <w:pPr>
              <w:autoSpaceDE w:val="0"/>
              <w:autoSpaceDN w:val="0"/>
              <w:adjustRightInd w:val="0"/>
              <w:rPr>
                <w:rFonts w:ascii="TimesNewRoman" w:hAnsi="TimesNewRoman" w:cs="TimesNewRoman"/>
                <w:sz w:val="20"/>
                <w:szCs w:val="20"/>
                <w:lang w:val="en-US"/>
              </w:rPr>
            </w:pPr>
            <w:r>
              <w:rPr>
                <w:rFonts w:ascii="TimesNewRoman" w:hAnsi="TimesNewRoman" w:cs="TimesNewRoman"/>
                <w:sz w:val="20"/>
                <w:szCs w:val="20"/>
                <w:lang w:val="en-US"/>
              </w:rPr>
              <w:t>The first method</w:t>
            </w:r>
          </w:p>
          <w:p w14:paraId="696CEB37" w14:textId="6F67DA40" w:rsidR="00C60CCD" w:rsidRPr="00DD66B8" w:rsidRDefault="00C60CCD" w:rsidP="00383AD1">
            <w:pPr>
              <w:rPr>
                <w:lang w:val="en-US"/>
              </w:rPr>
            </w:pPr>
            <w:r>
              <w:rPr>
                <w:rFonts w:ascii="TimesNewRoman" w:hAnsi="TimesNewRoman" w:cs="TimesNewRoman"/>
                <w:sz w:val="20"/>
                <w:szCs w:val="20"/>
                <w:lang w:val="en-US"/>
              </w:rPr>
              <w:t>uses ad-hoc analysis to find atypical behavior by visual inspection looking for interesting nodes. Ie either ad-hoc or path-length investigation</w:t>
            </w:r>
          </w:p>
        </w:tc>
        <w:tc>
          <w:tcPr>
            <w:tcW w:w="2596" w:type="dxa"/>
          </w:tcPr>
          <w:p w14:paraId="34110BD0" w14:textId="6CC91C2C" w:rsidR="00C60CCD" w:rsidRDefault="00837AFD" w:rsidP="00383AD1">
            <w:pPr>
              <w:autoSpaceDE w:val="0"/>
              <w:autoSpaceDN w:val="0"/>
              <w:adjustRightInd w:val="0"/>
              <w:rPr>
                <w:rFonts w:ascii="TimesNewRoman" w:hAnsi="TimesNewRoman" w:cs="TimesNewRoman"/>
                <w:sz w:val="20"/>
                <w:szCs w:val="20"/>
                <w:lang w:val="en-US"/>
              </w:rPr>
            </w:pPr>
            <w:r>
              <w:rPr>
                <w:rFonts w:ascii="TimesNewRoman" w:hAnsi="TimesNewRoman" w:cs="TimesNewRoman"/>
                <w:sz w:val="20"/>
                <w:szCs w:val="20"/>
                <w:lang w:val="en-US"/>
              </w:rPr>
              <w:t xml:space="preserve">There was no comparison for </w:t>
            </w:r>
            <w:r w:rsidR="002C5330">
              <w:rPr>
                <w:rFonts w:ascii="TimesNewRoman" w:hAnsi="TimesNewRoman" w:cs="TimesNewRoman"/>
                <w:sz w:val="20"/>
                <w:szCs w:val="20"/>
                <w:lang w:val="en-US"/>
              </w:rPr>
              <w:t>a better choice of algorithm</w:t>
            </w:r>
          </w:p>
        </w:tc>
      </w:tr>
      <w:tr w:rsidR="00C60CCD" w:rsidRPr="00B20305" w14:paraId="5FC3359F" w14:textId="4BDE5D18" w:rsidTr="00B63C26">
        <w:trPr>
          <w:trHeight w:val="336"/>
        </w:trPr>
        <w:tc>
          <w:tcPr>
            <w:tcW w:w="846" w:type="dxa"/>
          </w:tcPr>
          <w:p w14:paraId="14CCFA8E" w14:textId="238AFEDD" w:rsidR="00C60CCD" w:rsidRPr="00DD66B8" w:rsidRDefault="00C60CCD">
            <w:pPr>
              <w:rPr>
                <w:lang w:val="en-US"/>
              </w:rPr>
            </w:pPr>
            <w:r>
              <w:rPr>
                <w:lang w:val="en-US"/>
              </w:rPr>
              <w:lastRenderedPageBreak/>
              <w:fldChar w:fldCharType="begin"/>
            </w:r>
            <w:r>
              <w:rPr>
                <w:lang w:val="en-US"/>
              </w:rPr>
              <w:instrText xml:space="preserve"> ADDIN EN.CITE &lt;EndNote&gt;&lt;Cite&gt;&lt;Author&gt;Chen&lt;/Author&gt;&lt;Year&gt;2012&lt;/Year&gt;&lt;RecNum&gt;638&lt;/RecNum&gt;&lt;DisplayText&gt;[4]&lt;/DisplayText&gt;&lt;record&gt;&lt;rec-number&gt;638&lt;/rec-number&gt;&lt;foreign-keys&gt;&lt;key app="EN" db-id="9a20v0t2yvfat1e2ff2xes5c509rdpxaax0f" timestamp="0" guid="0ee2930a-5160-4d50-9977-895bc695ae21"&gt;638&lt;/key&gt;&lt;/foreign-keys&gt;&lt;ref-type name="Journal Article"&gt;17&lt;/ref-type&gt;&lt;contributors&gt;&lt;authors&gt;&lt;author&gt;Chen, You&lt;/author&gt;&lt;author&gt;Nyemba, Steve&lt;/author&gt;&lt;author&gt;Zhang, Wen&lt;/author&gt;&lt;author&gt;Malin, Bradley&lt;/author&gt;&lt;/authors&gt;&lt;/contributors&gt;&lt;titles&gt;&lt;title&gt;Specializing network analysis to detect anomalous insider actions&lt;/title&gt;&lt;secondary-title&gt;Security Informatics&lt;/secondary-title&gt;&lt;/titles&gt;&lt;periodical&gt;&lt;full-title&gt;Security Informatics&lt;/full-title&gt;&lt;/periodical&gt;&lt;pages&gt;1-24&lt;/pages&gt;&lt;volume&gt;1&lt;/volume&gt;&lt;number&gt;1&lt;/number&gt;&lt;section&gt;1&lt;/section&gt;&lt;dates&gt;&lt;year&gt;2012&lt;/year&gt;&lt;pub-dates&gt;&lt;date&gt;February 27&lt;/date&gt;&lt;/pub-dates&gt;&lt;/dates&gt;&lt;isbn&gt;2190-8532&lt;/isbn&gt;&lt;label&gt;Chen2012&lt;/label&gt;&lt;work-type&gt;journal article&lt;/work-type&gt;&lt;urls&gt;&lt;related-urls&gt;&lt;url&gt;https://doi.org/10.1186/2190-8532-1-5&lt;/url&gt;&lt;/related-urls&gt;&lt;/urls&gt;&lt;electronic-resource-num&gt;10.1186/2190-8532-1-5&lt;/electronic-resource-num&gt;&lt;/record&gt;&lt;/Cite&gt;&lt;/EndNote&gt;</w:instrText>
            </w:r>
            <w:r>
              <w:rPr>
                <w:lang w:val="en-US"/>
              </w:rPr>
              <w:fldChar w:fldCharType="separate"/>
            </w:r>
            <w:r>
              <w:rPr>
                <w:noProof/>
                <w:lang w:val="en-US"/>
              </w:rPr>
              <w:t>[4]</w:t>
            </w:r>
            <w:r>
              <w:rPr>
                <w:lang w:val="en-US"/>
              </w:rPr>
              <w:fldChar w:fldCharType="end"/>
            </w:r>
          </w:p>
        </w:tc>
        <w:tc>
          <w:tcPr>
            <w:tcW w:w="1564" w:type="dxa"/>
          </w:tcPr>
          <w:p w14:paraId="3F8A95EF" w14:textId="77777777" w:rsidR="00C60CCD" w:rsidRDefault="00C60CCD" w:rsidP="00FD1897">
            <w:pPr>
              <w:autoSpaceDE w:val="0"/>
              <w:autoSpaceDN w:val="0"/>
              <w:adjustRightInd w:val="0"/>
              <w:rPr>
                <w:rFonts w:ascii="CMTI9" w:hAnsi="CMTI9" w:cs="CMTI9"/>
                <w:sz w:val="18"/>
                <w:szCs w:val="18"/>
                <w:lang w:val="en-US"/>
              </w:rPr>
            </w:pPr>
            <w:r>
              <w:rPr>
                <w:rFonts w:ascii="CMR9" w:hAnsi="CMR9" w:cs="CMR9"/>
                <w:sz w:val="18"/>
                <w:szCs w:val="18"/>
                <w:lang w:val="en-US"/>
              </w:rPr>
              <w:t xml:space="preserve">introduce a </w:t>
            </w:r>
            <w:r>
              <w:rPr>
                <w:rFonts w:ascii="CMTI9" w:hAnsi="CMTI9" w:cs="CMTI9"/>
                <w:sz w:val="18"/>
                <w:szCs w:val="18"/>
                <w:lang w:val="en-US"/>
              </w:rPr>
              <w:t>community-</w:t>
            </w:r>
          </w:p>
          <w:p w14:paraId="42A6D21B" w14:textId="77777777" w:rsidR="00C60CCD" w:rsidRDefault="00C60CCD" w:rsidP="00FD1897">
            <w:pPr>
              <w:autoSpaceDE w:val="0"/>
              <w:autoSpaceDN w:val="0"/>
              <w:adjustRightInd w:val="0"/>
              <w:rPr>
                <w:rFonts w:ascii="CMR9" w:hAnsi="CMR9" w:cs="CMR9"/>
                <w:sz w:val="18"/>
                <w:szCs w:val="18"/>
                <w:lang w:val="en-US"/>
              </w:rPr>
            </w:pPr>
            <w:r>
              <w:rPr>
                <w:rFonts w:ascii="CMTI9" w:hAnsi="CMTI9" w:cs="CMTI9"/>
                <w:sz w:val="18"/>
                <w:szCs w:val="18"/>
                <w:lang w:val="en-US"/>
              </w:rPr>
              <w:t xml:space="preserve">based anomaly detection system </w:t>
            </w:r>
            <w:r>
              <w:rPr>
                <w:rFonts w:ascii="CMR9" w:hAnsi="CMR9" w:cs="CMR9"/>
                <w:sz w:val="18"/>
                <w:szCs w:val="18"/>
                <w:lang w:val="en-US"/>
              </w:rPr>
              <w:t>(CADS), an unsupervised</w:t>
            </w:r>
          </w:p>
          <w:p w14:paraId="14D73F50"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learning framework to detect insider threats based on infor-</w:t>
            </w:r>
          </w:p>
          <w:p w14:paraId="20A489F3"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mation recorded in the access logs of collaborative environ-</w:t>
            </w:r>
          </w:p>
          <w:p w14:paraId="71C9C93D" w14:textId="77777777" w:rsidR="00C60CCD" w:rsidRDefault="00C60CCD" w:rsidP="00637304">
            <w:pPr>
              <w:autoSpaceDE w:val="0"/>
              <w:autoSpaceDN w:val="0"/>
              <w:adjustRightInd w:val="0"/>
              <w:rPr>
                <w:rFonts w:ascii="CMBX9" w:hAnsi="CMBX9" w:cs="CMBX9"/>
                <w:sz w:val="18"/>
                <w:szCs w:val="18"/>
                <w:lang w:val="en-US"/>
              </w:rPr>
            </w:pPr>
            <w:r>
              <w:rPr>
                <w:rFonts w:ascii="CMR9" w:hAnsi="CMR9" w:cs="CMR9"/>
                <w:sz w:val="18"/>
                <w:szCs w:val="18"/>
                <w:lang w:val="en-US"/>
              </w:rPr>
              <w:t xml:space="preserve">ments. </w:t>
            </w:r>
            <w:r>
              <w:rPr>
                <w:rFonts w:ascii="CMBX9" w:hAnsi="CMBX9" w:cs="CMBX9"/>
                <w:sz w:val="18"/>
                <w:szCs w:val="18"/>
                <w:lang w:val="en-US"/>
              </w:rPr>
              <w:t>Comparison of different anomaly detec-</w:t>
            </w:r>
          </w:p>
          <w:p w14:paraId="653A20E5" w14:textId="77777777" w:rsidR="00C60CCD" w:rsidRDefault="00C60CCD" w:rsidP="00637304">
            <w:pPr>
              <w:autoSpaceDE w:val="0"/>
              <w:autoSpaceDN w:val="0"/>
              <w:adjustRightInd w:val="0"/>
              <w:rPr>
                <w:rFonts w:ascii="CMBX9" w:hAnsi="CMBX9" w:cs="CMBX9"/>
                <w:sz w:val="18"/>
                <w:szCs w:val="18"/>
                <w:lang w:val="en-US"/>
              </w:rPr>
            </w:pPr>
            <w:r>
              <w:rPr>
                <w:rFonts w:ascii="CMBX9" w:hAnsi="CMBX9" w:cs="CMBX9"/>
                <w:sz w:val="18"/>
                <w:szCs w:val="18"/>
                <w:lang w:val="en-US"/>
              </w:rPr>
              <w:t>tion methods on the EHR dataset. The number of</w:t>
            </w:r>
          </w:p>
          <w:p w14:paraId="634CF75B" w14:textId="572E2556" w:rsidR="00C60CCD" w:rsidRDefault="00C60CCD" w:rsidP="00637304">
            <w:pPr>
              <w:autoSpaceDE w:val="0"/>
              <w:autoSpaceDN w:val="0"/>
              <w:adjustRightInd w:val="0"/>
              <w:rPr>
                <w:rFonts w:ascii="CMR9" w:hAnsi="CMR9" w:cs="CMR9"/>
                <w:sz w:val="18"/>
                <w:szCs w:val="18"/>
                <w:lang w:val="en-US"/>
              </w:rPr>
            </w:pPr>
            <w:r>
              <w:rPr>
                <w:rFonts w:ascii="CMBX9" w:hAnsi="CMBX9" w:cs="CMBX9"/>
                <w:sz w:val="18"/>
                <w:szCs w:val="18"/>
                <w:lang w:val="en-US"/>
              </w:rPr>
              <w:t xml:space="preserve">accessed subjects for simulated user is random. </w:t>
            </w:r>
            <w:r>
              <w:rPr>
                <w:rFonts w:ascii="CMR9" w:hAnsi="CMR9" w:cs="CMR9"/>
                <w:sz w:val="18"/>
                <w:szCs w:val="18"/>
                <w:lang w:val="en-US"/>
              </w:rPr>
              <w:t xml:space="preserve"> CADS is based on the observation that typical users</w:t>
            </w:r>
          </w:p>
          <w:p w14:paraId="1ABA5439"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tend to form community structures, such that users with</w:t>
            </w:r>
          </w:p>
          <w:p w14:paraId="793DD357"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low affinity to such communities are indicative of anoma-</w:t>
            </w:r>
          </w:p>
          <w:p w14:paraId="53E19921"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lous and potentially illicit behavior. The model consists of</w:t>
            </w:r>
          </w:p>
          <w:p w14:paraId="10BC6FD1"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two primary components: relational pattern extraction and anomaly detection</w:t>
            </w:r>
          </w:p>
          <w:p w14:paraId="16B4E7AA" w14:textId="77777777" w:rsidR="00C60CCD" w:rsidRPr="00DD66B8" w:rsidRDefault="00C60CCD">
            <w:pPr>
              <w:rPr>
                <w:lang w:val="en-US"/>
              </w:rPr>
            </w:pPr>
          </w:p>
        </w:tc>
        <w:tc>
          <w:tcPr>
            <w:tcW w:w="3544" w:type="dxa"/>
          </w:tcPr>
          <w:p w14:paraId="208FACE6" w14:textId="77777777" w:rsidR="00C60CCD" w:rsidRDefault="00C60CCD" w:rsidP="0042645D">
            <w:pPr>
              <w:autoSpaceDE w:val="0"/>
              <w:autoSpaceDN w:val="0"/>
              <w:adjustRightInd w:val="0"/>
              <w:rPr>
                <w:rFonts w:ascii="CMR9" w:hAnsi="CMR9" w:cs="CMR9"/>
                <w:sz w:val="18"/>
                <w:szCs w:val="18"/>
                <w:lang w:val="en-US"/>
              </w:rPr>
            </w:pPr>
          </w:p>
          <w:p w14:paraId="58BB5C6B" w14:textId="77777777" w:rsidR="00C60CCD" w:rsidRDefault="00C60CCD" w:rsidP="00A72C48">
            <w:pPr>
              <w:autoSpaceDE w:val="0"/>
              <w:autoSpaceDN w:val="0"/>
              <w:adjustRightInd w:val="0"/>
              <w:rPr>
                <w:rFonts w:ascii="CMR9" w:hAnsi="CMR9" w:cs="CMR9"/>
                <w:sz w:val="18"/>
                <w:szCs w:val="18"/>
                <w:lang w:val="en-US"/>
              </w:rPr>
            </w:pPr>
            <w:r>
              <w:rPr>
                <w:rFonts w:ascii="CMMI9" w:hAnsi="CMMI9" w:cs="CMMI9"/>
                <w:sz w:val="18"/>
                <w:szCs w:val="18"/>
                <w:lang w:val="en-US"/>
              </w:rPr>
              <w:t>k</w:t>
            </w:r>
            <w:r>
              <w:rPr>
                <w:rFonts w:ascii="CMBX9" w:hAnsi="CMBX9" w:cs="CMBX9"/>
                <w:sz w:val="18"/>
                <w:szCs w:val="18"/>
                <w:lang w:val="en-US"/>
              </w:rPr>
              <w:t xml:space="preserve">-nearest neighbors (KNN), PCA and CADS: </w:t>
            </w:r>
            <w:r>
              <w:rPr>
                <w:rFonts w:ascii="CMR9" w:hAnsi="CMR9" w:cs="CMR9"/>
                <w:sz w:val="18"/>
                <w:szCs w:val="18"/>
                <w:lang w:val="en-US"/>
              </w:rPr>
              <w:t>In essence, CADS is a hybrid of KNN and</w:t>
            </w:r>
          </w:p>
          <w:p w14:paraId="631D0C47" w14:textId="2AF73910" w:rsidR="00C60CCD" w:rsidRDefault="00C60CCD" w:rsidP="00A72C48">
            <w:pPr>
              <w:autoSpaceDE w:val="0"/>
              <w:autoSpaceDN w:val="0"/>
              <w:adjustRightInd w:val="0"/>
              <w:rPr>
                <w:rFonts w:ascii="CMR9" w:hAnsi="CMR9" w:cs="CMR9"/>
                <w:sz w:val="18"/>
                <w:szCs w:val="18"/>
                <w:lang w:val="en-US"/>
              </w:rPr>
            </w:pPr>
            <w:r>
              <w:rPr>
                <w:rFonts w:ascii="CMR9" w:hAnsi="CMR9" w:cs="CMR9"/>
                <w:sz w:val="18"/>
                <w:szCs w:val="18"/>
                <w:lang w:val="en-US"/>
              </w:rPr>
              <w:t>PCA. In the CADS-AD component, the behaviors of the users</w:t>
            </w:r>
          </w:p>
          <w:p w14:paraId="6C6CF0A2"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in the CIS access logs are compared to the community pat-</w:t>
            </w:r>
          </w:p>
          <w:p w14:paraId="2A5865D2"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terns. Users that are found to deviate significantly from</w:t>
            </w:r>
          </w:p>
          <w:p w14:paraId="1C470395"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expected behavior, as prescribed by the patterns, are pre-</w:t>
            </w:r>
          </w:p>
          <w:p w14:paraId="6B6119E2"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dicted as anomalous users. As in the CADS-PE component,</w:t>
            </w:r>
          </w:p>
          <w:p w14:paraId="072ADA22" w14:textId="77777777" w:rsidR="00C60CCD" w:rsidRDefault="00C60CCD" w:rsidP="00FD1897">
            <w:pPr>
              <w:autoSpaceDE w:val="0"/>
              <w:autoSpaceDN w:val="0"/>
              <w:adjustRightInd w:val="0"/>
              <w:rPr>
                <w:rFonts w:ascii="CMR9" w:hAnsi="CMR9" w:cs="CMR9"/>
                <w:sz w:val="18"/>
                <w:szCs w:val="18"/>
                <w:lang w:val="en-US"/>
              </w:rPr>
            </w:pPr>
            <w:r>
              <w:rPr>
                <w:rFonts w:ascii="CMR9" w:hAnsi="CMR9" w:cs="CMR9"/>
                <w:sz w:val="18"/>
                <w:szCs w:val="18"/>
                <w:lang w:val="en-US"/>
              </w:rPr>
              <w:t>the CADS-AD component consists of a process to translate</w:t>
            </w:r>
          </w:p>
          <w:p w14:paraId="35282293" w14:textId="11FEF48A" w:rsidR="00C60CCD" w:rsidRPr="00DD66B8" w:rsidRDefault="00C60CCD" w:rsidP="00FD1897">
            <w:pPr>
              <w:autoSpaceDE w:val="0"/>
              <w:autoSpaceDN w:val="0"/>
              <w:adjustRightInd w:val="0"/>
              <w:rPr>
                <w:lang w:val="en-US"/>
              </w:rPr>
            </w:pPr>
            <w:r>
              <w:rPr>
                <w:rFonts w:ascii="CMR9" w:hAnsi="CMR9" w:cs="CMR9"/>
                <w:sz w:val="18"/>
                <w:szCs w:val="18"/>
                <w:lang w:val="en-US"/>
              </w:rPr>
              <w:t>access log transactions into scored events.</w:t>
            </w:r>
          </w:p>
        </w:tc>
        <w:tc>
          <w:tcPr>
            <w:tcW w:w="1985" w:type="dxa"/>
          </w:tcPr>
          <w:p w14:paraId="387CC24B" w14:textId="77777777" w:rsidR="00C60CCD" w:rsidRDefault="00C60CCD" w:rsidP="000E3758">
            <w:pPr>
              <w:autoSpaceDE w:val="0"/>
              <w:autoSpaceDN w:val="0"/>
              <w:adjustRightInd w:val="0"/>
              <w:rPr>
                <w:rFonts w:ascii="CMR9" w:hAnsi="CMR9" w:cs="CMR9"/>
                <w:sz w:val="18"/>
                <w:szCs w:val="18"/>
                <w:lang w:val="en-US"/>
              </w:rPr>
            </w:pPr>
            <w:r>
              <w:rPr>
                <w:rFonts w:ascii="CMR9" w:hAnsi="CMR9" w:cs="CMR9"/>
                <w:sz w:val="18"/>
                <w:szCs w:val="18"/>
                <w:lang w:val="en-US"/>
              </w:rPr>
              <w:t>Figures 11, it can be seen that the performance</w:t>
            </w:r>
          </w:p>
          <w:p w14:paraId="6273D2A9" w14:textId="3DAC2522" w:rsidR="00C60CCD" w:rsidRDefault="00C60CCD" w:rsidP="000E3758">
            <w:pPr>
              <w:rPr>
                <w:rFonts w:ascii="CMR9" w:hAnsi="CMR9" w:cs="CMR9"/>
                <w:sz w:val="18"/>
                <w:szCs w:val="18"/>
                <w:lang w:val="en-US"/>
              </w:rPr>
            </w:pPr>
            <w:r>
              <w:rPr>
                <w:rFonts w:ascii="CMR9" w:hAnsi="CMR9" w:cs="CMR9"/>
                <w:sz w:val="18"/>
                <w:szCs w:val="18"/>
                <w:lang w:val="en-US"/>
              </w:rPr>
              <w:t xml:space="preserve">of the </w:t>
            </w:r>
            <w:r w:rsidR="00331456">
              <w:rPr>
                <w:rFonts w:ascii="CMR9" w:hAnsi="CMR9" w:cs="CMR9"/>
                <w:sz w:val="18"/>
                <w:szCs w:val="18"/>
                <w:lang w:val="en-US"/>
              </w:rPr>
              <w:t xml:space="preserve"> </w:t>
            </w:r>
            <w:r>
              <w:rPr>
                <w:rFonts w:ascii="CMR9" w:hAnsi="CMR9" w:cs="CMR9"/>
                <w:sz w:val="18"/>
                <w:szCs w:val="18"/>
                <w:lang w:val="en-US"/>
              </w:rPr>
              <w:t xml:space="preserve"> volume model in this setting is poor.</w:t>
            </w:r>
          </w:p>
          <w:p w14:paraId="232B4179" w14:textId="77777777" w:rsidR="00C60CCD" w:rsidRDefault="00C60CCD" w:rsidP="000E3758">
            <w:pPr>
              <w:rPr>
                <w:rFonts w:ascii="CMR9" w:hAnsi="CMR9" w:cs="CMR9"/>
                <w:sz w:val="18"/>
                <w:szCs w:val="18"/>
                <w:lang w:val="en-US"/>
              </w:rPr>
            </w:pPr>
          </w:p>
          <w:p w14:paraId="1AC23376" w14:textId="77777777" w:rsidR="00C60CCD" w:rsidRDefault="00C60CCD" w:rsidP="00BC1893">
            <w:pPr>
              <w:autoSpaceDE w:val="0"/>
              <w:autoSpaceDN w:val="0"/>
              <w:adjustRightInd w:val="0"/>
              <w:rPr>
                <w:rFonts w:ascii="CMR9" w:hAnsi="CMR9" w:cs="CMR9"/>
                <w:sz w:val="18"/>
                <w:szCs w:val="18"/>
                <w:lang w:val="en-US"/>
              </w:rPr>
            </w:pPr>
            <w:r>
              <w:rPr>
                <w:rFonts w:ascii="CMR9" w:hAnsi="CMR9" w:cs="CMR9"/>
                <w:sz w:val="18"/>
                <w:szCs w:val="18"/>
                <w:lang w:val="en-US"/>
              </w:rPr>
              <w:t>in Figures 11 and 12. It can be</w:t>
            </w:r>
          </w:p>
          <w:p w14:paraId="273CFDCD" w14:textId="77777777" w:rsidR="00C60CCD" w:rsidRDefault="00C60CCD" w:rsidP="00BC1893">
            <w:pPr>
              <w:autoSpaceDE w:val="0"/>
              <w:autoSpaceDN w:val="0"/>
              <w:adjustRightInd w:val="0"/>
              <w:rPr>
                <w:rFonts w:ascii="CMR9" w:hAnsi="CMR9" w:cs="CMR9"/>
                <w:sz w:val="18"/>
                <w:szCs w:val="18"/>
                <w:lang w:val="en-US"/>
              </w:rPr>
            </w:pPr>
            <w:r>
              <w:rPr>
                <w:rFonts w:ascii="CMR9" w:hAnsi="CMR9" w:cs="CMR9"/>
                <w:sz w:val="18"/>
                <w:szCs w:val="18"/>
                <w:lang w:val="en-US"/>
              </w:rPr>
              <w:t>seen that CADS exhibits the best performance of simulated</w:t>
            </w:r>
          </w:p>
          <w:p w14:paraId="69E16355" w14:textId="77777777" w:rsidR="00C60CCD" w:rsidRDefault="00C60CCD" w:rsidP="00BC1893">
            <w:pPr>
              <w:autoSpaceDE w:val="0"/>
              <w:autoSpaceDN w:val="0"/>
              <w:adjustRightInd w:val="0"/>
              <w:rPr>
                <w:rFonts w:ascii="CMR9" w:hAnsi="CMR9" w:cs="CMR9"/>
                <w:sz w:val="18"/>
                <w:szCs w:val="18"/>
                <w:lang w:val="en-US"/>
              </w:rPr>
            </w:pPr>
            <w:r>
              <w:rPr>
                <w:rFonts w:ascii="CMR9" w:hAnsi="CMR9" w:cs="CMR9"/>
                <w:sz w:val="18"/>
                <w:szCs w:val="18"/>
                <w:lang w:val="en-US"/>
              </w:rPr>
              <w:t>user detection (according to AUC). At the lowest mix rate,</w:t>
            </w:r>
          </w:p>
          <w:p w14:paraId="06ACA71F" w14:textId="77777777" w:rsidR="00C60CCD" w:rsidRDefault="00C60CCD" w:rsidP="00BC1893">
            <w:pPr>
              <w:autoSpaceDE w:val="0"/>
              <w:autoSpaceDN w:val="0"/>
              <w:adjustRightInd w:val="0"/>
              <w:rPr>
                <w:rFonts w:ascii="CMR9" w:hAnsi="CMR9" w:cs="CMR9"/>
                <w:sz w:val="18"/>
                <w:szCs w:val="18"/>
                <w:lang w:val="en-US"/>
              </w:rPr>
            </w:pPr>
            <w:r>
              <w:rPr>
                <w:rFonts w:ascii="CMR9" w:hAnsi="CMR9" w:cs="CMR9"/>
                <w:sz w:val="18"/>
                <w:szCs w:val="18"/>
                <w:lang w:val="en-US"/>
              </w:rPr>
              <w:t>CADS was almost two times more accurate at the most spe-</w:t>
            </w:r>
          </w:p>
          <w:p w14:paraId="289411AD" w14:textId="77777777" w:rsidR="00C60CCD" w:rsidRDefault="00C60CCD" w:rsidP="00BC1893">
            <w:pPr>
              <w:autoSpaceDE w:val="0"/>
              <w:autoSpaceDN w:val="0"/>
              <w:adjustRightInd w:val="0"/>
              <w:rPr>
                <w:rFonts w:ascii="CMR9" w:hAnsi="CMR9" w:cs="CMR9"/>
                <w:sz w:val="18"/>
                <w:szCs w:val="18"/>
                <w:lang w:val="en-US"/>
              </w:rPr>
            </w:pPr>
            <w:r>
              <w:rPr>
                <w:rFonts w:ascii="CMR9" w:hAnsi="CMR9" w:cs="CMR9"/>
                <w:sz w:val="18"/>
                <w:szCs w:val="18"/>
                <w:lang w:val="en-US"/>
              </w:rPr>
              <w:t>cific tuning level. Moreover, CADS is only marginally af-</w:t>
            </w:r>
          </w:p>
          <w:p w14:paraId="5376E347" w14:textId="77777777" w:rsidR="00C60CCD" w:rsidRDefault="00C60CCD" w:rsidP="00BC1893">
            <w:pPr>
              <w:autoSpaceDE w:val="0"/>
              <w:autoSpaceDN w:val="0"/>
              <w:adjustRightInd w:val="0"/>
              <w:rPr>
                <w:rFonts w:ascii="CMR9" w:hAnsi="CMR9" w:cs="CMR9"/>
                <w:sz w:val="18"/>
                <w:szCs w:val="18"/>
                <w:lang w:val="en-US"/>
              </w:rPr>
            </w:pPr>
            <w:r>
              <w:rPr>
                <w:rFonts w:ascii="CMR9" w:hAnsi="CMR9" w:cs="CMR9"/>
                <w:sz w:val="18"/>
                <w:szCs w:val="18"/>
                <w:lang w:val="en-US"/>
              </w:rPr>
              <w:t>fected by the mix rate, whereas the other approaches are</w:t>
            </w:r>
          </w:p>
          <w:p w14:paraId="49DEE331" w14:textId="12F9F4EF" w:rsidR="00C60CCD" w:rsidRPr="00DD66B8" w:rsidRDefault="00C60CCD" w:rsidP="00BC1893">
            <w:pPr>
              <w:rPr>
                <w:lang w:val="en-US"/>
              </w:rPr>
            </w:pPr>
            <w:r>
              <w:rPr>
                <w:rFonts w:ascii="CMR9" w:hAnsi="CMR9" w:cs="CMR9"/>
                <w:sz w:val="18"/>
                <w:szCs w:val="18"/>
                <w:lang w:val="en-US"/>
              </w:rPr>
              <w:t>much more sensitive.</w:t>
            </w:r>
          </w:p>
        </w:tc>
        <w:tc>
          <w:tcPr>
            <w:tcW w:w="2155" w:type="dxa"/>
          </w:tcPr>
          <w:p w14:paraId="3B008B21" w14:textId="682E0E13" w:rsidR="00C60CCD" w:rsidRPr="00DD66B8" w:rsidRDefault="00C60CCD">
            <w:pPr>
              <w:rPr>
                <w:lang w:val="en-US"/>
              </w:rPr>
            </w:pPr>
          </w:p>
        </w:tc>
        <w:tc>
          <w:tcPr>
            <w:tcW w:w="3328" w:type="dxa"/>
          </w:tcPr>
          <w:p w14:paraId="1D003163" w14:textId="77777777" w:rsidR="00C60CCD" w:rsidRPr="00DD66B8" w:rsidRDefault="00C60CCD">
            <w:pPr>
              <w:rPr>
                <w:lang w:val="en-US"/>
              </w:rPr>
            </w:pPr>
          </w:p>
        </w:tc>
        <w:tc>
          <w:tcPr>
            <w:tcW w:w="2596" w:type="dxa"/>
          </w:tcPr>
          <w:p w14:paraId="2CA648BF" w14:textId="56E28EC6" w:rsidR="00C60CCD" w:rsidRPr="00DD66B8" w:rsidRDefault="004957AC">
            <w:pPr>
              <w:rPr>
                <w:lang w:val="en-US"/>
              </w:rPr>
            </w:pPr>
            <w:r>
              <w:rPr>
                <w:lang w:val="en-US"/>
              </w:rPr>
              <w:t>Only fur methods were compared</w:t>
            </w:r>
            <w:r w:rsidR="001A38F6">
              <w:rPr>
                <w:lang w:val="en-US"/>
              </w:rPr>
              <w:t xml:space="preserve"> but in our study, various classification methods were com</w:t>
            </w:r>
            <w:r w:rsidR="00577E13">
              <w:rPr>
                <w:lang w:val="en-US"/>
              </w:rPr>
              <w:t xml:space="preserve">pared which include </w:t>
            </w:r>
            <w:r w:rsidR="00837AFD">
              <w:rPr>
                <w:lang w:val="en-US"/>
              </w:rPr>
              <w:t>….</w:t>
            </w:r>
          </w:p>
        </w:tc>
      </w:tr>
      <w:tr w:rsidR="00C60CCD" w:rsidRPr="00B20305" w14:paraId="412E85A4" w14:textId="23484116" w:rsidTr="00B63C26">
        <w:trPr>
          <w:trHeight w:val="336"/>
        </w:trPr>
        <w:tc>
          <w:tcPr>
            <w:tcW w:w="846" w:type="dxa"/>
          </w:tcPr>
          <w:p w14:paraId="5EECF4E5" w14:textId="7096FB60" w:rsidR="00C60CCD" w:rsidRPr="00DD66B8" w:rsidRDefault="00D9798D">
            <w:pPr>
              <w:rPr>
                <w:lang w:val="en-US"/>
              </w:rPr>
            </w:pPr>
            <w:r>
              <w:rPr>
                <w:lang w:val="en-US"/>
              </w:rPr>
              <w:lastRenderedPageBreak/>
              <w:fldChar w:fldCharType="begin">
                <w:fldData xml:space="preserve">PEVuZE5vdGU+PENpdGU+PEF1dGhvcj5HdXB0YTwvQXV0aG9yPjxZZWFyPjIwMTM8L1llYXI+PFJl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</w:fldData>
              </w:fldChar>
            </w:r>
            <w:r>
              <w:rPr>
                <w:lang w:val="en-US"/>
              </w:rPr>
              <w:instrText xml:space="preserve"> ADDIN EN.CITE </w:instrText>
            </w:r>
            <w:r>
              <w:rPr>
                <w:lang w:val="en-US"/>
              </w:rPr>
              <w:fldChar w:fldCharType="begin">
                <w:fldData xml:space="preserve">PEVuZE5vdGU+PENpdGU+PEF1dGhvcj5HdXB0YTwvQXV0aG9yPjxZZWFyPjIwMTM8L1llYXI+PFJl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5]</w:t>
            </w:r>
            <w:r>
              <w:rPr>
                <w:lang w:val="en-US"/>
              </w:rPr>
              <w:fldChar w:fldCharType="end"/>
            </w:r>
          </w:p>
        </w:tc>
        <w:tc>
          <w:tcPr>
            <w:tcW w:w="1564" w:type="dxa"/>
          </w:tcPr>
          <w:p w14:paraId="23919481" w14:textId="77777777" w:rsidR="0045698A" w:rsidRDefault="0045698A" w:rsidP="0045698A">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The goal is to use statistics, machine learning,</w:t>
            </w:r>
          </w:p>
          <w:p w14:paraId="22FAD93B" w14:textId="77777777" w:rsidR="0045698A" w:rsidRDefault="0045698A" w:rsidP="0045698A">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knowledge of workflows and other techniques to support an</w:t>
            </w:r>
          </w:p>
          <w:p w14:paraId="35F4F84E" w14:textId="77777777" w:rsidR="00C60CCD" w:rsidRDefault="0045698A" w:rsidP="0045698A">
            <w:pPr>
              <w:rPr>
                <w:rFonts w:ascii="NimbusRomNo9L-Medi" w:hAnsi="NimbusRomNo9L-Medi" w:cs="NimbusRomNo9L-Medi"/>
                <w:sz w:val="17"/>
                <w:szCs w:val="17"/>
                <w:lang w:val="en-US"/>
              </w:rPr>
            </w:pPr>
            <w:r>
              <w:rPr>
                <w:rFonts w:ascii="NimbusRomNo9L-Medi" w:hAnsi="NimbusRomNo9L-Medi" w:cs="NimbusRomNo9L-Medi"/>
                <w:sz w:val="17"/>
                <w:szCs w:val="17"/>
                <w:lang w:val="en-US"/>
              </w:rPr>
              <w:t>anomaly detection framework that finds such users</w:t>
            </w:r>
          </w:p>
          <w:p w14:paraId="54F18C29" w14:textId="77777777" w:rsidR="00912A5D" w:rsidRDefault="00912A5D" w:rsidP="0045698A">
            <w:pPr>
              <w:rPr>
                <w:rFonts w:ascii="NimbusRomNo9L-Medi" w:hAnsi="NimbusRomNo9L-Medi" w:cs="NimbusRomNo9L-Medi"/>
                <w:sz w:val="17"/>
                <w:szCs w:val="17"/>
                <w:lang w:val="en-US"/>
              </w:rPr>
            </w:pPr>
          </w:p>
          <w:p w14:paraId="7F1845DC" w14:textId="77777777" w:rsidR="00912A5D" w:rsidRDefault="00912A5D" w:rsidP="00912A5D">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In this paper</w:t>
            </w:r>
          </w:p>
          <w:p w14:paraId="613D0A65" w14:textId="77777777" w:rsidR="00912A5D" w:rsidRDefault="00912A5D" w:rsidP="00912A5D">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 xml:space="preserve">we introduce and study a </w:t>
            </w:r>
            <w:r>
              <w:rPr>
                <w:rFonts w:ascii="NimbusRomNo9L-MediItal" w:hAnsi="NimbusRomNo9L-MediItal" w:cs="NimbusRomNo9L-MediItal"/>
                <w:sz w:val="17"/>
                <w:szCs w:val="17"/>
                <w:lang w:val="en-US"/>
              </w:rPr>
              <w:t xml:space="preserve">random topic access model </w:t>
            </w:r>
            <w:r>
              <w:rPr>
                <w:rFonts w:ascii="NimbusRomNo9L-Medi" w:hAnsi="NimbusRomNo9L-Medi" w:cs="NimbusRomNo9L-Medi"/>
                <w:sz w:val="17"/>
                <w:szCs w:val="17"/>
                <w:lang w:val="en-US"/>
              </w:rPr>
              <w:t>or RTA aimed</w:t>
            </w:r>
          </w:p>
          <w:p w14:paraId="7DC4C018" w14:textId="77777777" w:rsidR="00912A5D" w:rsidRDefault="00912A5D" w:rsidP="00912A5D">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at users whose access may be illegitimate but is not fully random</w:t>
            </w:r>
          </w:p>
          <w:p w14:paraId="437BD0C1" w14:textId="000A5F25" w:rsidR="00912A5D" w:rsidRPr="00DD66B8" w:rsidRDefault="00912A5D" w:rsidP="00912A5D">
            <w:pPr>
              <w:rPr>
                <w:lang w:val="en-US"/>
              </w:rPr>
            </w:pPr>
            <w:r>
              <w:rPr>
                <w:rFonts w:ascii="NimbusRomNo9L-Medi" w:hAnsi="NimbusRomNo9L-Medi" w:cs="NimbusRomNo9L-Medi"/>
                <w:sz w:val="17"/>
                <w:szCs w:val="17"/>
                <w:lang w:val="en-US"/>
              </w:rPr>
              <w:t>because it is focused on common semantic themes</w:t>
            </w:r>
          </w:p>
        </w:tc>
        <w:tc>
          <w:tcPr>
            <w:tcW w:w="3544" w:type="dxa"/>
          </w:tcPr>
          <w:p w14:paraId="2659D857" w14:textId="77777777" w:rsidR="00B63C26" w:rsidRDefault="00B63C26" w:rsidP="00B63C26">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Latent Dirichlet</w:t>
            </w:r>
          </w:p>
          <w:p w14:paraId="5FCD517A" w14:textId="77777777" w:rsidR="00B63C26" w:rsidRDefault="00B63C26" w:rsidP="00B63C26">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 xml:space="preserve">Allocation (LDA), for feature extraction, a </w:t>
            </w:r>
            <w:r>
              <w:rPr>
                <w:rFonts w:ascii="CMMI9" w:hAnsi="CMMI9" w:cs="CMMI9"/>
                <w:sz w:val="17"/>
                <w:szCs w:val="17"/>
                <w:lang w:val="en-US"/>
              </w:rPr>
              <w:t>k</w:t>
            </w:r>
            <w:r>
              <w:rPr>
                <w:rFonts w:ascii="NimbusRomNo9L-Medi" w:hAnsi="NimbusRomNo9L-Medi" w:cs="NimbusRomNo9L-Medi"/>
                <w:sz w:val="17"/>
                <w:szCs w:val="17"/>
                <w:lang w:val="en-US"/>
              </w:rPr>
              <w:t>-nearest neighbor (</w:t>
            </w:r>
            <w:r>
              <w:rPr>
                <w:rFonts w:ascii="CMMI9" w:hAnsi="CMMI9" w:cs="CMMI9"/>
                <w:sz w:val="17"/>
                <w:szCs w:val="17"/>
                <w:lang w:val="en-US"/>
              </w:rPr>
              <w:t>k</w:t>
            </w:r>
            <w:r>
              <w:rPr>
                <w:rFonts w:ascii="NimbusRomNo9L-Medi" w:hAnsi="NimbusRomNo9L-Medi" w:cs="NimbusRomNo9L-Medi"/>
                <w:sz w:val="17"/>
                <w:szCs w:val="17"/>
                <w:lang w:val="en-US"/>
              </w:rPr>
              <w:t>-</w:t>
            </w:r>
          </w:p>
          <w:p w14:paraId="62BBA749" w14:textId="77777777" w:rsidR="00B63C26" w:rsidRDefault="00B63C26" w:rsidP="00B63C26">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NN) algorithm for outlier detection and evaluate the ability to</w:t>
            </w:r>
          </w:p>
          <w:p w14:paraId="0004549C" w14:textId="540D7FEC" w:rsidR="00C60CCD" w:rsidRPr="00DD66B8" w:rsidRDefault="00B63C26" w:rsidP="00B63C26">
            <w:pPr>
              <w:rPr>
                <w:lang w:val="en-US"/>
              </w:rPr>
            </w:pPr>
            <w:r>
              <w:rPr>
                <w:rFonts w:ascii="NimbusRomNo9L-Medi" w:hAnsi="NimbusRomNo9L-Medi" w:cs="NimbusRomNo9L-Medi"/>
                <w:sz w:val="17"/>
                <w:szCs w:val="17"/>
                <w:lang w:val="en-US"/>
              </w:rPr>
              <w:t>identify different adversarial types.</w:t>
            </w:r>
          </w:p>
        </w:tc>
        <w:tc>
          <w:tcPr>
            <w:tcW w:w="1985" w:type="dxa"/>
          </w:tcPr>
          <w:p w14:paraId="5ACE7375" w14:textId="77777777" w:rsidR="00C60CCD" w:rsidRPr="00DD66B8" w:rsidRDefault="00C60CCD">
            <w:pPr>
              <w:rPr>
                <w:lang w:val="en-US"/>
              </w:rPr>
            </w:pPr>
          </w:p>
        </w:tc>
        <w:tc>
          <w:tcPr>
            <w:tcW w:w="2155" w:type="dxa"/>
          </w:tcPr>
          <w:p w14:paraId="004241B0" w14:textId="06BEA50C" w:rsidR="00C60CCD" w:rsidRPr="00DD66B8" w:rsidRDefault="00C60CCD">
            <w:pPr>
              <w:rPr>
                <w:lang w:val="en-US"/>
              </w:rPr>
            </w:pPr>
          </w:p>
        </w:tc>
        <w:tc>
          <w:tcPr>
            <w:tcW w:w="3328" w:type="dxa"/>
          </w:tcPr>
          <w:p w14:paraId="068DD346" w14:textId="77777777" w:rsidR="00C60CCD" w:rsidRPr="00DD66B8" w:rsidRDefault="00C60CCD">
            <w:pPr>
              <w:rPr>
                <w:lang w:val="en-US"/>
              </w:rPr>
            </w:pPr>
          </w:p>
        </w:tc>
        <w:tc>
          <w:tcPr>
            <w:tcW w:w="2596" w:type="dxa"/>
          </w:tcPr>
          <w:p w14:paraId="25F59F64" w14:textId="692A6B6B" w:rsidR="00C60CCD" w:rsidRPr="00DD66B8" w:rsidRDefault="00DC0CBB">
            <w:pPr>
              <w:rPr>
                <w:lang w:val="en-US"/>
              </w:rPr>
            </w:pPr>
            <w:r>
              <w:rPr>
                <w:lang w:val="en-US"/>
              </w:rPr>
              <w:t>The reason for the cho</w:t>
            </w:r>
            <w:r w:rsidR="00805D9A">
              <w:rPr>
                <w:lang w:val="en-US"/>
              </w:rPr>
              <w:t>ice of combination of these methods were unknown.</w:t>
            </w:r>
          </w:p>
        </w:tc>
      </w:tr>
      <w:tr w:rsidR="00C60CCD" w:rsidRPr="00B20305" w14:paraId="0A08895B" w14:textId="0DBF41DB" w:rsidTr="00B63C26">
        <w:trPr>
          <w:trHeight w:val="336"/>
        </w:trPr>
        <w:tc>
          <w:tcPr>
            <w:tcW w:w="846" w:type="dxa"/>
          </w:tcPr>
          <w:p w14:paraId="30C9BB6C" w14:textId="07773F93" w:rsidR="00C60CCD" w:rsidRPr="00DD66B8" w:rsidRDefault="001B6EDA">
            <w:pPr>
              <w:rPr>
                <w:lang w:val="en-US"/>
              </w:rPr>
            </w:pPr>
            <w:r>
              <w:rPr>
                <w:lang w:val="en-US"/>
              </w:rPr>
              <w:fldChar w:fldCharType="begin"/>
            </w:r>
            <w:r>
              <w:rPr>
                <w:lang w:val="en-US"/>
              </w:rPr>
              <w:instrText xml:space="preserve"> ADDIN EN.CITE &lt;EndNote&gt;&lt;Cite&gt;&lt;Author&gt;Li&lt;/Author&gt;&lt;Year&gt;2012&lt;/Year&gt;&lt;RecNum&gt;2023&lt;/RecNum&gt;&lt;DisplayText&gt;[6]&lt;/DisplayText&gt;&lt;record&gt;&lt;rec-number&gt;2023&lt;/rec-number&gt;&lt;foreign-keys&gt;&lt;key app="EN" db-id="9a20v0t2yvfat1e2ff2xes5c509rdpxaax0f" timestamp="1602151400"&gt;2023&lt;/key&gt;&lt;/foreign-keys&gt;&lt;ref-type name="Conference Proceedings"&gt;10&lt;/ref-type&gt;&lt;contributors&gt;&lt;authors&gt;&lt;author&gt;Li, Xiaowei&lt;/author&gt;&lt;author&gt;Xue, Yuan&lt;/author&gt;&lt;author&gt;Malin, Bradley&lt;/author&gt;&lt;/authors&gt;&lt;/contributors&gt;&lt;titles&gt;&lt;title&gt;Detecting anomalous user behaviors in workflow-driven web applications&lt;/title&gt;&lt;secondary-title&gt;2012 IEEE 31st Symposium on Reliable Distributed Systems&lt;/secondary-title&gt;&lt;/titles&gt;&lt;pages&gt;1-10&lt;/pages&gt;&lt;dates&gt;&lt;year&gt;2012&lt;/year&gt;&lt;/dates&gt;&lt;publisher&gt;IEEE&lt;/publisher&gt;&lt;isbn&gt;1467323977&lt;/isbn&gt;&lt;urls&gt;&lt;/urls&gt;&lt;/record&gt;&lt;/Cite&gt;&lt;/EndNote&gt;</w:instrText>
            </w:r>
            <w:r>
              <w:rPr>
                <w:lang w:val="en-US"/>
              </w:rPr>
              <w:fldChar w:fldCharType="separate"/>
            </w:r>
            <w:r>
              <w:rPr>
                <w:noProof/>
                <w:lang w:val="en-US"/>
              </w:rPr>
              <w:t>[6]</w:t>
            </w:r>
            <w:r>
              <w:rPr>
                <w:lang w:val="en-US"/>
              </w:rPr>
              <w:fldChar w:fldCharType="end"/>
            </w:r>
          </w:p>
        </w:tc>
        <w:tc>
          <w:tcPr>
            <w:tcW w:w="1564" w:type="dxa"/>
          </w:tcPr>
          <w:p w14:paraId="6D5388EE" w14:textId="77777777" w:rsidR="00DE5F39" w:rsidRDefault="00DE5F39" w:rsidP="00DE5F39">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to detect anomalous user</w:t>
            </w:r>
          </w:p>
          <w:p w14:paraId="38B90806" w14:textId="77777777" w:rsidR="00DE5F39" w:rsidRDefault="00DE5F39" w:rsidP="00DE5F39">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behaviors based on the sequence of their requests within a web</w:t>
            </w:r>
          </w:p>
          <w:p w14:paraId="2D75A7DF" w14:textId="77777777" w:rsidR="00DE5F39" w:rsidRDefault="00DE5F39" w:rsidP="00DE5F39">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session. We first decompose web sessions into workflows based on</w:t>
            </w:r>
          </w:p>
          <w:p w14:paraId="15B5D9C0" w14:textId="77777777" w:rsidR="00DE5F39" w:rsidRDefault="00DE5F39" w:rsidP="00DE5F39">
            <w:pPr>
              <w:autoSpaceDE w:val="0"/>
              <w:autoSpaceDN w:val="0"/>
              <w:adjustRightInd w:val="0"/>
              <w:rPr>
                <w:rFonts w:ascii="NimbusRomNo9L-Medi" w:hAnsi="NimbusRomNo9L-Medi" w:cs="NimbusRomNo9L-Medi"/>
                <w:sz w:val="17"/>
                <w:szCs w:val="17"/>
                <w:lang w:val="en-US"/>
              </w:rPr>
            </w:pPr>
            <w:r>
              <w:rPr>
                <w:rFonts w:ascii="NimbusRomNo9L-Medi" w:hAnsi="NimbusRomNo9L-Medi" w:cs="NimbusRomNo9L-Medi"/>
                <w:sz w:val="17"/>
                <w:szCs w:val="17"/>
                <w:lang w:val="en-US"/>
              </w:rPr>
              <w:t>their data objects. In doing so, the detection of anomalous sessions</w:t>
            </w:r>
          </w:p>
          <w:p w14:paraId="4627F394" w14:textId="7C6F5604" w:rsidR="00C60CCD" w:rsidRPr="00DD66B8" w:rsidRDefault="00DE5F39" w:rsidP="00DE5F39">
            <w:pPr>
              <w:rPr>
                <w:lang w:val="en-US"/>
              </w:rPr>
            </w:pPr>
            <w:r>
              <w:rPr>
                <w:rFonts w:ascii="NimbusRomNo9L-Medi" w:hAnsi="NimbusRomNo9L-Medi" w:cs="NimbusRomNo9L-Medi"/>
                <w:sz w:val="17"/>
                <w:szCs w:val="17"/>
                <w:lang w:val="en-US"/>
              </w:rPr>
              <w:t>is reduced to detection of anomalous workflows</w:t>
            </w:r>
          </w:p>
        </w:tc>
        <w:tc>
          <w:tcPr>
            <w:tcW w:w="3544" w:type="dxa"/>
          </w:tcPr>
          <w:p w14:paraId="05B84A56" w14:textId="5213400F" w:rsidR="00C60CCD" w:rsidRPr="00C4255F" w:rsidRDefault="004851CE">
            <w:pPr>
              <w:rPr>
                <w:lang w:val="en-US"/>
              </w:rPr>
            </w:pPr>
            <w:r w:rsidRPr="00C4255F">
              <w:rPr>
                <w:rFonts w:ascii="NimbusRomNo9L-Medi" w:hAnsi="NimbusRomNo9L-Medi" w:cs="NimbusRomNo9L-Medi"/>
                <w:sz w:val="17"/>
                <w:szCs w:val="17"/>
                <w:lang w:val="en-US"/>
              </w:rPr>
              <w:t>hidden Markov model</w:t>
            </w:r>
            <w:r w:rsidR="00457264" w:rsidRPr="00C4255F">
              <w:rPr>
                <w:rFonts w:ascii="NimbusRomNo9L-Medi" w:hAnsi="NimbusRomNo9L-Medi" w:cs="NimbusRomNo9L-Medi"/>
                <w:sz w:val="17"/>
                <w:szCs w:val="17"/>
                <w:lang w:val="en-US"/>
              </w:rPr>
              <w:t xml:space="preserve">, </w:t>
            </w:r>
            <w:r w:rsidR="00C4255F" w:rsidRPr="00C4255F">
              <w:rPr>
                <w:rFonts w:ascii="NimbusRomNo9L-Medi" w:hAnsi="NimbusRomNo9L-Medi" w:cs="NimbusRomNo9L-Medi"/>
                <w:sz w:val="17"/>
                <w:szCs w:val="17"/>
                <w:lang w:val="en-US"/>
              </w:rPr>
              <w:t>Distance-</w:t>
            </w:r>
            <w:r w:rsidR="00C4255F">
              <w:rPr>
                <w:rFonts w:ascii="NimbusRomNo9L-Medi" w:hAnsi="NimbusRomNo9L-Medi" w:cs="NimbusRomNo9L-Medi"/>
                <w:sz w:val="17"/>
                <w:szCs w:val="17"/>
                <w:lang w:val="en-US"/>
              </w:rPr>
              <w:t>based model</w:t>
            </w:r>
            <w:r w:rsidR="002A452B">
              <w:rPr>
                <w:rFonts w:ascii="NimbusRomNo9L-Medi" w:hAnsi="NimbusRomNo9L-Medi" w:cs="NimbusRomNo9L-Medi"/>
                <w:sz w:val="17"/>
                <w:szCs w:val="17"/>
                <w:lang w:val="en-US"/>
              </w:rPr>
              <w:t xml:space="preserve"> were </w:t>
            </w:r>
            <w:r w:rsidR="008F2C74">
              <w:rPr>
                <w:rFonts w:ascii="NimbusRomNo9L-Medi" w:hAnsi="NimbusRomNo9L-Medi" w:cs="NimbusRomNo9L-Medi"/>
                <w:sz w:val="17"/>
                <w:szCs w:val="17"/>
                <w:lang w:val="en-US"/>
              </w:rPr>
              <w:t>compared</w:t>
            </w:r>
          </w:p>
        </w:tc>
        <w:tc>
          <w:tcPr>
            <w:tcW w:w="1985" w:type="dxa"/>
          </w:tcPr>
          <w:p w14:paraId="7C839D11" w14:textId="30BD41E9" w:rsidR="00C60CCD" w:rsidRPr="00C4255F" w:rsidRDefault="00F60DA5">
            <w:pPr>
              <w:rPr>
                <w:lang w:val="en-US"/>
              </w:rPr>
            </w:pPr>
            <w:r>
              <w:rPr>
                <w:lang w:val="en-US"/>
              </w:rPr>
              <w:t>T</w:t>
            </w:r>
            <w:r w:rsidR="000848DE">
              <w:rPr>
                <w:lang w:val="en-US"/>
              </w:rPr>
              <w:t xml:space="preserve">HMM performed better than </w:t>
            </w:r>
            <w:r w:rsidR="00DB6111">
              <w:rPr>
                <w:lang w:val="en-US"/>
              </w:rPr>
              <w:t xml:space="preserve">the distance </w:t>
            </w:r>
            <w:r w:rsidR="002A5C5C">
              <w:rPr>
                <w:lang w:val="en-US"/>
              </w:rPr>
              <w:t>model</w:t>
            </w:r>
          </w:p>
        </w:tc>
        <w:tc>
          <w:tcPr>
            <w:tcW w:w="2155" w:type="dxa"/>
          </w:tcPr>
          <w:p w14:paraId="625F0177" w14:textId="3D302EE3" w:rsidR="00C60CCD" w:rsidRPr="00C4255F" w:rsidRDefault="00C60CCD">
            <w:pPr>
              <w:rPr>
                <w:lang w:val="en-US"/>
              </w:rPr>
            </w:pPr>
          </w:p>
        </w:tc>
        <w:tc>
          <w:tcPr>
            <w:tcW w:w="3328" w:type="dxa"/>
          </w:tcPr>
          <w:p w14:paraId="2A4277F0" w14:textId="77777777" w:rsidR="00C60CCD" w:rsidRPr="00C4255F" w:rsidRDefault="00C60CCD">
            <w:pPr>
              <w:rPr>
                <w:lang w:val="en-US"/>
              </w:rPr>
            </w:pPr>
          </w:p>
        </w:tc>
        <w:tc>
          <w:tcPr>
            <w:tcW w:w="2596" w:type="dxa"/>
          </w:tcPr>
          <w:p w14:paraId="7D4E240E" w14:textId="77777777" w:rsidR="00C60CCD" w:rsidRPr="00C4255F" w:rsidRDefault="00C60CCD">
            <w:pPr>
              <w:rPr>
                <w:lang w:val="en-US"/>
              </w:rPr>
            </w:pPr>
          </w:p>
        </w:tc>
      </w:tr>
    </w:tbl>
    <w:p w14:paraId="2DF29E71" w14:textId="77777777" w:rsidR="0087792F" w:rsidRPr="00C4255F" w:rsidRDefault="0087792F">
      <w:pPr>
        <w:rPr>
          <w:lang w:val="en-US"/>
        </w:rPr>
      </w:pPr>
    </w:p>
    <w:p w14:paraId="73FA3C53" w14:textId="6F4E1686" w:rsidR="0087792F" w:rsidRPr="009132A4" w:rsidRDefault="009132A4">
      <w:pPr>
        <w:rPr>
          <w:lang w:val="en-US"/>
        </w:rPr>
      </w:pPr>
      <w:r w:rsidRPr="009132A4">
        <w:rPr>
          <w:lang w:val="en-US"/>
        </w:rPr>
        <w:t>In general, anomalies can be defined as any observations that are different from the normal behavior of the data</w:t>
      </w:r>
      <w:r w:rsidR="00F63B92">
        <w:rPr>
          <w:lang w:val="en-US"/>
        </w:rPr>
        <w:fldChar w:fldCharType="begin"/>
      </w:r>
      <w:r w:rsidR="001B6EDA">
        <w:rPr>
          <w:lang w:val="en-US"/>
        </w:rPr>
        <w:instrText xml:space="preserve"> ADDIN EN.CITE &lt;EndNote&gt;&lt;Cite&gt;&lt;Author&gt;Das&lt;/Author&gt;&lt;Year&gt;2008&lt;/Year&gt;&lt;RecNum&gt;2022&lt;/RecNum&gt;&lt;DisplayText&gt;[7]&lt;/DisplayText&gt;&lt;record&gt;&lt;rec-number&gt;2022&lt;/rec-number&gt;&lt;foreign-keys&gt;&lt;key app="EN" db-id="9a20v0t2yvfat1e2ff2xes5c509rdpxaax0f" timestamp="1602149336" guid="ae17f68d-593c-47fa-b52c-51ce6ce87564"&gt;2022&lt;/key&gt;&lt;/foreign-keys&gt;&lt;ref-type name="Conference Proceedings"&gt;10&lt;/ref-type&gt;&lt;contributors&gt;&lt;authors&gt;&lt;author&gt;Das, Kaustav&lt;/author&gt;&lt;author&gt;Schneider, Jeff&lt;/author&gt;&lt;author&gt;Neill, Daniel B&lt;/author&gt;&lt;/authors&gt;&lt;/contributors&gt;&lt;titles&gt;&lt;title&gt;Anomaly pattern detection in categorical datasets&lt;/title&gt;&lt;secondary-title&gt;Proceedings of the 14th ACM SIGKDD international conference on Knowledge discovery and data mining&lt;/secondary-title&gt;&lt;/titles&gt;&lt;pages&gt;169-176&lt;/pages&gt;&lt;dates&gt;&lt;year&gt;2008&lt;/year&gt;&lt;/dates&gt;&lt;urls&gt;&lt;/urls&gt;&lt;/record&gt;&lt;/Cite&gt;&lt;/EndNote&gt;</w:instrText>
      </w:r>
      <w:r w:rsidR="00F63B92">
        <w:rPr>
          <w:lang w:val="en-US"/>
        </w:rPr>
        <w:fldChar w:fldCharType="separate"/>
      </w:r>
      <w:r w:rsidR="001B6EDA">
        <w:rPr>
          <w:noProof/>
          <w:lang w:val="en-US"/>
        </w:rPr>
        <w:t>[7]</w:t>
      </w:r>
      <w:r w:rsidR="00F63B92">
        <w:rPr>
          <w:lang w:val="en-US"/>
        </w:rPr>
        <w:fldChar w:fldCharType="end"/>
      </w:r>
    </w:p>
    <w:p w14:paraId="715E3334" w14:textId="77777777" w:rsidR="001B6EDA" w:rsidRPr="001B6EDA" w:rsidRDefault="0087792F" w:rsidP="001B6EDA">
      <w:pPr>
        <w:pStyle w:val="EndNoteBibliography"/>
        <w:spacing w:after="0"/>
        <w:ind w:left="720" w:hanging="720"/>
      </w:pPr>
      <w:r>
        <w:fldChar w:fldCharType="begin"/>
      </w:r>
      <w:r>
        <w:instrText xml:space="preserve"> ADDIN EN.REFLIST </w:instrText>
      </w:r>
      <w:r>
        <w:fldChar w:fldCharType="separate"/>
      </w:r>
      <w:r w:rsidR="001B6EDA" w:rsidRPr="001B6EDA">
        <w:t>1.</w:t>
      </w:r>
      <w:r w:rsidR="001B6EDA" w:rsidRPr="001B6EDA">
        <w:tab/>
        <w:t xml:space="preserve">Boddy, A.J., et al., </w:t>
      </w:r>
      <w:r w:rsidR="001B6EDA" w:rsidRPr="001B6EDA">
        <w:rPr>
          <w:i/>
        </w:rPr>
        <w:t>Density-Based Outlier Detection for Safeguarding Electronic Patient Record Systems.</w:t>
      </w:r>
      <w:r w:rsidR="001B6EDA" w:rsidRPr="001B6EDA">
        <w:t xml:space="preserve"> IEEE Access, 2019. </w:t>
      </w:r>
      <w:r w:rsidR="001B6EDA" w:rsidRPr="001B6EDA">
        <w:rPr>
          <w:b/>
        </w:rPr>
        <w:t>7</w:t>
      </w:r>
      <w:r w:rsidR="001B6EDA" w:rsidRPr="001B6EDA">
        <w:t>: p. 40285-40294.</w:t>
      </w:r>
    </w:p>
    <w:p w14:paraId="4A0D110A" w14:textId="77777777" w:rsidR="001B6EDA" w:rsidRPr="001B6EDA" w:rsidRDefault="001B6EDA" w:rsidP="001B6EDA">
      <w:pPr>
        <w:pStyle w:val="EndNoteBibliography"/>
        <w:spacing w:after="0"/>
        <w:ind w:left="720" w:hanging="720"/>
      </w:pPr>
      <w:r w:rsidRPr="001B6EDA">
        <w:lastRenderedPageBreak/>
        <w:t>2.</w:t>
      </w:r>
      <w:r w:rsidRPr="001B6EDA">
        <w:tab/>
        <w:t xml:space="preserve">Menon, A.K., et al., </w:t>
      </w:r>
      <w:r w:rsidRPr="001B6EDA">
        <w:rPr>
          <w:i/>
        </w:rPr>
        <w:t>Detecting inappropriate access to electronic health records using collaborative filtering.</w:t>
      </w:r>
      <w:r w:rsidRPr="001B6EDA">
        <w:t xml:space="preserve"> Machine learning, 2014. </w:t>
      </w:r>
      <w:r w:rsidRPr="001B6EDA">
        <w:rPr>
          <w:b/>
        </w:rPr>
        <w:t>95</w:t>
      </w:r>
      <w:r w:rsidRPr="001B6EDA">
        <w:t>(1): p. 87-101.</w:t>
      </w:r>
    </w:p>
    <w:p w14:paraId="4BCF9E78" w14:textId="77777777" w:rsidR="001B6EDA" w:rsidRPr="001B6EDA" w:rsidRDefault="001B6EDA" w:rsidP="001B6EDA">
      <w:pPr>
        <w:pStyle w:val="EndNoteBibliography"/>
        <w:spacing w:after="0"/>
        <w:ind w:left="720" w:hanging="720"/>
      </w:pPr>
      <w:r w:rsidRPr="001B6EDA">
        <w:t>3.</w:t>
      </w:r>
      <w:r w:rsidRPr="001B6EDA">
        <w:tab/>
        <w:t xml:space="preserve">Ziemniak, T. </w:t>
      </w:r>
      <w:r w:rsidRPr="001B6EDA">
        <w:rPr>
          <w:i/>
        </w:rPr>
        <w:t>Use of Machine Learning Classification Techniques to Detect Atypical Behavior in Medical Applications</w:t>
      </w:r>
      <w:r w:rsidRPr="001B6EDA">
        <w:t xml:space="preserve">. in </w:t>
      </w:r>
      <w:r w:rsidRPr="001B6EDA">
        <w:rPr>
          <w:i/>
        </w:rPr>
        <w:t>2011 Sixth International Conference on IT Security Incident Management and IT Forensics</w:t>
      </w:r>
      <w:r w:rsidRPr="001B6EDA">
        <w:t>. 2011.</w:t>
      </w:r>
    </w:p>
    <w:p w14:paraId="36A6995F" w14:textId="77777777" w:rsidR="001B6EDA" w:rsidRPr="001B6EDA" w:rsidRDefault="001B6EDA" w:rsidP="001B6EDA">
      <w:pPr>
        <w:pStyle w:val="EndNoteBibliography"/>
        <w:spacing w:after="0"/>
        <w:ind w:left="720" w:hanging="720"/>
      </w:pPr>
      <w:r w:rsidRPr="001B6EDA">
        <w:t>4.</w:t>
      </w:r>
      <w:r w:rsidRPr="001B6EDA">
        <w:tab/>
        <w:t xml:space="preserve">Chen, Y., et al., </w:t>
      </w:r>
      <w:r w:rsidRPr="001B6EDA">
        <w:rPr>
          <w:i/>
        </w:rPr>
        <w:t>Specializing network analysis to detect anomalous insider actions.</w:t>
      </w:r>
      <w:r w:rsidRPr="001B6EDA">
        <w:t xml:space="preserve"> Security Informatics, 2012. </w:t>
      </w:r>
      <w:r w:rsidRPr="001B6EDA">
        <w:rPr>
          <w:b/>
        </w:rPr>
        <w:t>1</w:t>
      </w:r>
      <w:r w:rsidRPr="001B6EDA">
        <w:t>(1): p. 1-24.</w:t>
      </w:r>
    </w:p>
    <w:p w14:paraId="78925C5F" w14:textId="77777777" w:rsidR="001B6EDA" w:rsidRPr="001B6EDA" w:rsidRDefault="001B6EDA" w:rsidP="001B6EDA">
      <w:pPr>
        <w:pStyle w:val="EndNoteBibliography"/>
        <w:spacing w:after="0"/>
        <w:ind w:left="720" w:hanging="720"/>
      </w:pPr>
      <w:r w:rsidRPr="001B6EDA">
        <w:t>5.</w:t>
      </w:r>
      <w:r w:rsidRPr="001B6EDA">
        <w:tab/>
        <w:t xml:space="preserve">Gupta, S., et al. </w:t>
      </w:r>
      <w:r w:rsidRPr="001B6EDA">
        <w:rPr>
          <w:i/>
        </w:rPr>
        <w:t>Modeling and detecting anomalous topic access</w:t>
      </w:r>
      <w:r w:rsidRPr="001B6EDA">
        <w:t xml:space="preserve">. in </w:t>
      </w:r>
      <w:r w:rsidRPr="001B6EDA">
        <w:rPr>
          <w:i/>
        </w:rPr>
        <w:t>2013 IEEE International Conference on Intelligence and Security Informatics</w:t>
      </w:r>
      <w:r w:rsidRPr="001B6EDA">
        <w:t>. 2013.</w:t>
      </w:r>
    </w:p>
    <w:p w14:paraId="595002E2" w14:textId="77777777" w:rsidR="001B6EDA" w:rsidRPr="001B6EDA" w:rsidRDefault="001B6EDA" w:rsidP="001B6EDA">
      <w:pPr>
        <w:pStyle w:val="EndNoteBibliography"/>
        <w:spacing w:after="0"/>
        <w:ind w:left="720" w:hanging="720"/>
      </w:pPr>
      <w:r w:rsidRPr="001B6EDA">
        <w:t>6.</w:t>
      </w:r>
      <w:r w:rsidRPr="001B6EDA">
        <w:tab/>
        <w:t xml:space="preserve">Li, X., Y. Xue, and B. Malin. </w:t>
      </w:r>
      <w:r w:rsidRPr="001B6EDA">
        <w:rPr>
          <w:i/>
        </w:rPr>
        <w:t>Detecting anomalous user behaviors in workflow-driven web applications</w:t>
      </w:r>
      <w:r w:rsidRPr="001B6EDA">
        <w:t xml:space="preserve">. in </w:t>
      </w:r>
      <w:r w:rsidRPr="001B6EDA">
        <w:rPr>
          <w:i/>
        </w:rPr>
        <w:t>2012 IEEE 31st Symposium on Reliable Distributed Systems</w:t>
      </w:r>
      <w:r w:rsidRPr="001B6EDA">
        <w:t>. 2012. IEEE.</w:t>
      </w:r>
    </w:p>
    <w:p w14:paraId="422C6108" w14:textId="77777777" w:rsidR="001B6EDA" w:rsidRPr="001B6EDA" w:rsidRDefault="001B6EDA" w:rsidP="001B6EDA">
      <w:pPr>
        <w:pStyle w:val="EndNoteBibliography"/>
        <w:ind w:left="720" w:hanging="720"/>
      </w:pPr>
      <w:r w:rsidRPr="001B6EDA">
        <w:t>7.</w:t>
      </w:r>
      <w:r w:rsidRPr="001B6EDA">
        <w:tab/>
        <w:t xml:space="preserve">Das, K., J. Schneider, and D.B. Neill. </w:t>
      </w:r>
      <w:r w:rsidRPr="001B6EDA">
        <w:rPr>
          <w:i/>
        </w:rPr>
        <w:t>Anomaly pattern detection in categorical datasets</w:t>
      </w:r>
      <w:r w:rsidRPr="001B6EDA">
        <w:t xml:space="preserve">. in </w:t>
      </w:r>
      <w:r w:rsidRPr="001B6EDA">
        <w:rPr>
          <w:i/>
        </w:rPr>
        <w:t>Proceedings of the 14th ACM SIGKDD international conference on Knowledge discovery and data mining</w:t>
      </w:r>
      <w:r w:rsidRPr="001B6EDA">
        <w:t>. 2008.</w:t>
      </w:r>
    </w:p>
    <w:p w14:paraId="75BBCB1E" w14:textId="69566073" w:rsidR="00B950BB" w:rsidRPr="00DD66B8" w:rsidRDefault="0087792F">
      <w:pPr>
        <w:rPr>
          <w:lang w:val="en-US"/>
        </w:rPr>
      </w:pPr>
      <w:r>
        <w:rPr>
          <w:lang w:val="en-US"/>
        </w:rPr>
        <w:fldChar w:fldCharType="end"/>
      </w:r>
    </w:p>
    <w:sectPr w:rsidR="00B950BB" w:rsidRPr="00DD66B8" w:rsidSect="00B63C26">
      <w:pgSz w:w="16838" w:h="11906" w:orient="landscape"/>
      <w:pgMar w:top="851" w:right="395" w:bottom="56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CDC80F" w14:textId="77777777" w:rsidR="001517F8" w:rsidRDefault="001517F8" w:rsidP="00FE5281">
      <w:pPr>
        <w:spacing w:after="0" w:line="240" w:lineRule="auto"/>
      </w:pPr>
      <w:r>
        <w:separator/>
      </w:r>
    </w:p>
  </w:endnote>
  <w:endnote w:type="continuationSeparator" w:id="0">
    <w:p w14:paraId="77E02CEC" w14:textId="77777777" w:rsidR="001517F8" w:rsidRDefault="001517F8" w:rsidP="00FE5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TimesLTStd-Italic">
    <w:altName w:val="Times New Roman"/>
    <w:panose1 w:val="00000000000000000000"/>
    <w:charset w:val="00"/>
    <w:family w:val="auto"/>
    <w:notTrueType/>
    <w:pitch w:val="default"/>
    <w:sig w:usb0="00000003" w:usb1="00000000" w:usb2="00000000" w:usb3="00000000" w:csb0="00000001" w:csb1="00000000"/>
  </w:font>
  <w:font w:name="Arial">
    <w:altName w:val="Helvetica"/>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MR9">
    <w:altName w:val="Calibri"/>
    <w:panose1 w:val="00000000000000000000"/>
    <w:charset w:val="00"/>
    <w:family w:val="auto"/>
    <w:notTrueType/>
    <w:pitch w:val="default"/>
    <w:sig w:usb0="00000003" w:usb1="00000000" w:usb2="00000000" w:usb3="00000000" w:csb0="00000001" w:csb1="00000000"/>
  </w:font>
  <w:font w:name="CMTI9">
    <w:altName w:val="Calibri"/>
    <w:panose1 w:val="00000000000000000000"/>
    <w:charset w:val="00"/>
    <w:family w:val="auto"/>
    <w:notTrueType/>
    <w:pitch w:val="default"/>
    <w:sig w:usb0="00000003" w:usb1="00000000" w:usb2="00000000" w:usb3="00000000" w:csb0="00000001" w:csb1="00000000"/>
  </w:font>
  <w:font w:name="CMBX9">
    <w:altName w:val="Calibri"/>
    <w:panose1 w:val="00000000000000000000"/>
    <w:charset w:val="00"/>
    <w:family w:val="auto"/>
    <w:notTrueType/>
    <w:pitch w:val="default"/>
    <w:sig w:usb0="00000003" w:usb1="00000000" w:usb2="00000000" w:usb3="00000000" w:csb0="00000001" w:csb1="00000000"/>
  </w:font>
  <w:font w:name="CMMI9">
    <w:altName w:val="Calibri"/>
    <w:panose1 w:val="00000000000000000000"/>
    <w:charset w:val="00"/>
    <w:family w:val="auto"/>
    <w:notTrueType/>
    <w:pitch w:val="default"/>
    <w:sig w:usb0="00000003" w:usb1="00000000" w:usb2="00000000" w:usb3="00000000" w:csb0="00000001" w:csb1="00000000"/>
  </w:font>
  <w:font w:name="NimbusRomNo9L-Medi">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FB2AE8" w14:textId="77777777" w:rsidR="001517F8" w:rsidRDefault="001517F8" w:rsidP="00FE5281">
      <w:pPr>
        <w:spacing w:after="0" w:line="240" w:lineRule="auto"/>
      </w:pPr>
      <w:r>
        <w:separator/>
      </w:r>
    </w:p>
  </w:footnote>
  <w:footnote w:type="continuationSeparator" w:id="0">
    <w:p w14:paraId="693E7479" w14:textId="77777777" w:rsidR="001517F8" w:rsidRDefault="001517F8" w:rsidP="00FE528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20v0t2yvfat1e2ff2xes5c509rdpxaax0f&quot;&gt;My EndNote Library1 - Converted&lt;record-ids&gt;&lt;item&gt;638&lt;/item&gt;&lt;item&gt;641&lt;/item&gt;&lt;item&gt;698&lt;/item&gt;&lt;item&gt;841&lt;/item&gt;&lt;item&gt;986&lt;/item&gt;&lt;item&gt;2022&lt;/item&gt;&lt;item&gt;2023&lt;/item&gt;&lt;/record-ids&gt;&lt;/item&gt;&lt;/Libraries&gt;"/>
  </w:docVars>
  <w:rsids>
    <w:rsidRoot w:val="00B950BB"/>
    <w:rsid w:val="00003794"/>
    <w:rsid w:val="00081FDE"/>
    <w:rsid w:val="000848DE"/>
    <w:rsid w:val="000A79FB"/>
    <w:rsid w:val="000E3758"/>
    <w:rsid w:val="001517F8"/>
    <w:rsid w:val="00172973"/>
    <w:rsid w:val="001946A4"/>
    <w:rsid w:val="001A1B5E"/>
    <w:rsid w:val="001A38F6"/>
    <w:rsid w:val="001B6EDA"/>
    <w:rsid w:val="001F3C82"/>
    <w:rsid w:val="001F74A3"/>
    <w:rsid w:val="002A452B"/>
    <w:rsid w:val="002A5C5C"/>
    <w:rsid w:val="002B1E38"/>
    <w:rsid w:val="002C5330"/>
    <w:rsid w:val="00306485"/>
    <w:rsid w:val="00331456"/>
    <w:rsid w:val="00383AD1"/>
    <w:rsid w:val="003A2AA0"/>
    <w:rsid w:val="003D6F52"/>
    <w:rsid w:val="003D7A8C"/>
    <w:rsid w:val="004047B9"/>
    <w:rsid w:val="004200C1"/>
    <w:rsid w:val="0042645D"/>
    <w:rsid w:val="0045698A"/>
    <w:rsid w:val="00457264"/>
    <w:rsid w:val="004851CE"/>
    <w:rsid w:val="004957AC"/>
    <w:rsid w:val="004F349F"/>
    <w:rsid w:val="00565D2A"/>
    <w:rsid w:val="00577E13"/>
    <w:rsid w:val="00591129"/>
    <w:rsid w:val="005B4CE8"/>
    <w:rsid w:val="00633DC8"/>
    <w:rsid w:val="00637304"/>
    <w:rsid w:val="00654C40"/>
    <w:rsid w:val="00671D79"/>
    <w:rsid w:val="00674E2B"/>
    <w:rsid w:val="00680562"/>
    <w:rsid w:val="006C5F79"/>
    <w:rsid w:val="00762AF0"/>
    <w:rsid w:val="007A5D58"/>
    <w:rsid w:val="007E79E1"/>
    <w:rsid w:val="007F4114"/>
    <w:rsid w:val="00805D9A"/>
    <w:rsid w:val="00837AA1"/>
    <w:rsid w:val="00837AFD"/>
    <w:rsid w:val="00860D40"/>
    <w:rsid w:val="0087792F"/>
    <w:rsid w:val="008F2C74"/>
    <w:rsid w:val="0090692C"/>
    <w:rsid w:val="00912A5D"/>
    <w:rsid w:val="009132A4"/>
    <w:rsid w:val="00952A18"/>
    <w:rsid w:val="00957D51"/>
    <w:rsid w:val="00A51506"/>
    <w:rsid w:val="00A72C48"/>
    <w:rsid w:val="00A8258B"/>
    <w:rsid w:val="00AE589B"/>
    <w:rsid w:val="00B20305"/>
    <w:rsid w:val="00B53786"/>
    <w:rsid w:val="00B63C26"/>
    <w:rsid w:val="00B950BB"/>
    <w:rsid w:val="00BC1893"/>
    <w:rsid w:val="00BD012B"/>
    <w:rsid w:val="00C4255F"/>
    <w:rsid w:val="00C60CCD"/>
    <w:rsid w:val="00C65A71"/>
    <w:rsid w:val="00CB1EA1"/>
    <w:rsid w:val="00D1285B"/>
    <w:rsid w:val="00D47B1C"/>
    <w:rsid w:val="00D77784"/>
    <w:rsid w:val="00D9798D"/>
    <w:rsid w:val="00DB6111"/>
    <w:rsid w:val="00DC0CBB"/>
    <w:rsid w:val="00DD66B8"/>
    <w:rsid w:val="00DE5F39"/>
    <w:rsid w:val="00E3777C"/>
    <w:rsid w:val="00F60DA5"/>
    <w:rsid w:val="00F63B92"/>
    <w:rsid w:val="00F77813"/>
    <w:rsid w:val="00FD1897"/>
    <w:rsid w:val="00FE528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20ECA"/>
  <w15:chartTrackingRefBased/>
  <w15:docId w15:val="{FC538681-62F4-493F-B30A-1126E797C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0A79FB"/>
    <w:pPr>
      <w:spacing w:before="100" w:beforeAutospacing="1" w:after="100" w:afterAutospacing="1" w:line="240" w:lineRule="auto"/>
      <w:outlineLvl w:val="2"/>
    </w:pPr>
    <w:rPr>
      <w:rFonts w:ascii="Times New Roman" w:eastAsia="Times New Roman" w:hAnsi="Times New Roman" w:cs="Times New Roman"/>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50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A8258B"/>
    <w:rPr>
      <w:color w:val="0000FF"/>
      <w:u w:val="single"/>
    </w:rPr>
  </w:style>
  <w:style w:type="paragraph" w:customStyle="1" w:styleId="EndNoteBibliographyTitle">
    <w:name w:val="EndNote Bibliography Title"/>
    <w:basedOn w:val="Normal"/>
    <w:link w:val="EndNoteBibliographyTitleChar"/>
    <w:rsid w:val="0087792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7792F"/>
    <w:rPr>
      <w:rFonts w:ascii="Calibri" w:hAnsi="Calibri" w:cs="Calibri"/>
      <w:noProof/>
      <w:lang w:val="en-US"/>
    </w:rPr>
  </w:style>
  <w:style w:type="paragraph" w:customStyle="1" w:styleId="EndNoteBibliography">
    <w:name w:val="EndNote Bibliography"/>
    <w:basedOn w:val="Normal"/>
    <w:link w:val="EndNoteBibliographyChar"/>
    <w:rsid w:val="0087792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7792F"/>
    <w:rPr>
      <w:rFonts w:ascii="Calibri" w:hAnsi="Calibri" w:cs="Calibri"/>
      <w:noProof/>
      <w:lang w:val="en-US"/>
    </w:rPr>
  </w:style>
  <w:style w:type="character" w:customStyle="1" w:styleId="Heading3Char">
    <w:name w:val="Heading 3 Char"/>
    <w:basedOn w:val="DefaultParagraphFont"/>
    <w:link w:val="Heading3"/>
    <w:uiPriority w:val="9"/>
    <w:rsid w:val="000A79FB"/>
    <w:rPr>
      <w:rFonts w:ascii="Times New Roman" w:eastAsia="Times New Roman" w:hAnsi="Times New Roman" w:cs="Times New Roman"/>
      <w:b/>
      <w:bCs/>
      <w:sz w:val="27"/>
      <w:szCs w:val="27"/>
      <w:lang w:val="en-US"/>
    </w:rPr>
  </w:style>
  <w:style w:type="paragraph" w:styleId="NormalWeb">
    <w:name w:val="Normal (Web)"/>
    <w:basedOn w:val="Normal"/>
    <w:uiPriority w:val="99"/>
    <w:semiHidden/>
    <w:unhideWhenUsed/>
    <w:rsid w:val="000A79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w-headline">
    <w:name w:val="mw-headline"/>
    <w:basedOn w:val="DefaultParagraphFont"/>
    <w:rsid w:val="000A79FB"/>
  </w:style>
  <w:style w:type="character" w:customStyle="1" w:styleId="mw-editsection">
    <w:name w:val="mw-editsection"/>
    <w:basedOn w:val="DefaultParagraphFont"/>
    <w:rsid w:val="000A79FB"/>
  </w:style>
  <w:style w:type="character" w:customStyle="1" w:styleId="mw-editsection-bracket">
    <w:name w:val="mw-editsection-bracket"/>
    <w:basedOn w:val="DefaultParagraphFont"/>
    <w:rsid w:val="000A79FB"/>
  </w:style>
  <w:style w:type="character" w:customStyle="1" w:styleId="mwe-math-mathml-inline">
    <w:name w:val="mwe-math-mathml-inline"/>
    <w:basedOn w:val="DefaultParagraphFont"/>
    <w:rsid w:val="000A79FB"/>
  </w:style>
  <w:style w:type="paragraph" w:styleId="BalloonText">
    <w:name w:val="Balloon Text"/>
    <w:basedOn w:val="Normal"/>
    <w:link w:val="BalloonTextChar"/>
    <w:uiPriority w:val="99"/>
    <w:semiHidden/>
    <w:unhideWhenUsed/>
    <w:rsid w:val="007E79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79E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4045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Content-based_filtering" TargetMode="External"/><Relationship Id="rId13" Type="http://schemas.openxmlformats.org/officeDocument/2006/relationships/hyperlink" Target="https://en.wikipedia.org/wiki/Synonyms" TargetMode="External"/><Relationship Id="rId18" Type="http://schemas.openxmlformats.org/officeDocument/2006/relationships/hyperlink" Target="https://en.wikipedia.org/wiki/Black_sheep" TargetMode="External"/><Relationship Id="rId3" Type="http://schemas.openxmlformats.org/officeDocument/2006/relationships/webSettings" Target="webSettings.xml"/><Relationship Id="rId7" Type="http://schemas.openxmlformats.org/officeDocument/2006/relationships/hyperlink" Target="https://en.wikipedia.org/wiki/Cold_start_(recommender_systems)" TargetMode="External"/><Relationship Id="rId12" Type="http://schemas.openxmlformats.org/officeDocument/2006/relationships/hyperlink" Target="https://en.wikipedia.org/w/index.php?title=Collaborative_filtering&amp;action=edit&amp;section=14" TargetMode="External"/><Relationship Id="rId17" Type="http://schemas.openxmlformats.org/officeDocument/2006/relationships/hyperlink" Target="https://en.wikipedia.org/w/index.php?title=Collaborative_filtering&amp;action=edit&amp;section=15" TargetMode="External"/><Relationship Id="rId2" Type="http://schemas.openxmlformats.org/officeDocument/2006/relationships/settings" Target="settings.xml"/><Relationship Id="rId16" Type="http://schemas.openxmlformats.org/officeDocument/2006/relationships/hyperlink" Target="https://en.wikipedia.org/wiki/Wikipedia:Citation_needed"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en.wikipedia.org/wiki/Quotient" TargetMode="External"/><Relationship Id="rId11" Type="http://schemas.openxmlformats.org/officeDocument/2006/relationships/hyperlink" Target="https://en.wikipedia.org/wiki/Collaborative_filtering" TargetMode="External"/><Relationship Id="rId5" Type="http://schemas.openxmlformats.org/officeDocument/2006/relationships/endnotes" Target="endnotes.xml"/><Relationship Id="rId15" Type="http://schemas.openxmlformats.org/officeDocument/2006/relationships/hyperlink" Target="https://en.wikipedia.org/wiki/Latent_Dirichlet_Allocation" TargetMode="External"/><Relationship Id="rId10" Type="http://schemas.openxmlformats.org/officeDocument/2006/relationships/hyperlink" Target="https://en.wikipedia.org/wiki/Wikipedia:Citation_needed"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en.wikipedia.org/w/index.php?title=Collaborative_filtering&amp;action=edit&amp;section=13" TargetMode="External"/><Relationship Id="rId14" Type="http://schemas.openxmlformats.org/officeDocument/2006/relationships/hyperlink" Target="https://en.wikipedia.org/wiki/Wikipedia:Citation_need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666</Words>
  <Characters>15201</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sper Yeng</dc:creator>
  <cp:keywords/>
  <dc:description/>
  <cp:lastModifiedBy>Prosper Yeng</cp:lastModifiedBy>
  <cp:revision>75</cp:revision>
  <dcterms:created xsi:type="dcterms:W3CDTF">2020-10-06T09:51:00Z</dcterms:created>
  <dcterms:modified xsi:type="dcterms:W3CDTF">2020-10-13T09:12:00Z</dcterms:modified>
</cp:coreProperties>
</file>